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commentRangeStart w:id="1"/>
      <w:r>
        <w:rPr>
          <w:lang w:val="en-US"/>
        </w:rPr>
        <w:t>C</w:t>
      </w:r>
      <w:r w:rsidR="00D0789C" w:rsidRPr="00FE2788">
        <w:rPr>
          <w:lang w:val="en-US"/>
        </w:rPr>
        <w:t>ontamination</w:t>
      </w:r>
      <w:commentRangeEnd w:id="1"/>
      <w:r w:rsidR="00D37BDC">
        <w:rPr>
          <w:rStyle w:val="Marquedecommentaire"/>
          <w:rFonts w:eastAsiaTheme="minorHAnsi"/>
          <w:color w:val="auto"/>
        </w:rPr>
        <w:commentReference w:id="1"/>
      </w:r>
      <w:r w:rsidR="00D0789C" w:rsidRPr="00FE2788">
        <w:rPr>
          <w:lang w:val="en-US"/>
        </w:rPr>
        <w:t xml:space="preserve">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0"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11"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2"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A7006F" w14:paraId="54F29C93" w14:textId="77777777" w:rsidTr="007F6650">
        <w:tc>
          <w:tcPr>
            <w:tcW w:w="9062" w:type="dxa"/>
            <w:gridSpan w:val="3"/>
          </w:tcPr>
          <w:p w14:paraId="1107025E" w14:textId="4817F1F3" w:rsidR="007F6650" w:rsidRPr="007F6650" w:rsidRDefault="007F6650" w:rsidP="007F6650">
            <w:pPr>
              <w:pStyle w:val="Lgende"/>
              <w:rPr>
                <w:lang w:val="en-US"/>
              </w:rPr>
            </w:pPr>
            <w:bookmarkStart w:id="2"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401E1C">
              <w:rPr>
                <w:noProof/>
                <w:lang w:val="en-US"/>
              </w:rPr>
              <w:t>1</w:t>
            </w:r>
            <w:r>
              <w:fldChar w:fldCharType="end"/>
            </w:r>
            <w:bookmarkEnd w:id="2"/>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2ACBC0D5" w:rsidR="0024672A" w:rsidRPr="0024672A" w:rsidRDefault="0024672A" w:rsidP="0024672A">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13"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AD67C0">
        <w:rPr>
          <w:lang w:val="en-US"/>
        </w:rPr>
        <w:t xml:space="preserve">compounds subject to </w:t>
      </w:r>
      <w:r w:rsidR="003050B3" w:rsidRPr="008E6A9B">
        <w:rPr>
          <w:lang w:val="en-US"/>
        </w:rPr>
        <w:t xml:space="preserve">European </w:t>
      </w:r>
      <w:r w:rsidR="00AD67C0">
        <w:rPr>
          <w:lang w:val="en-US"/>
        </w:rPr>
        <w:t>or</w:t>
      </w:r>
      <w:r w:rsidR="003050B3" w:rsidRPr="008E6A9B">
        <w:rPr>
          <w:lang w:val="en-US"/>
        </w:rPr>
        <w:t xml:space="preserve"> national </w:t>
      </w:r>
      <w:r w:rsidR="00AD67C0">
        <w:rPr>
          <w:lang w:val="en-US"/>
        </w:rPr>
        <w:t xml:space="preserve">regulatory 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AD67C0">
        <w:rPr>
          <w:lang w:val="en-US"/>
        </w:rPr>
        <w:t>compounds with concentrations above</w:t>
      </w:r>
      <w:r w:rsidR="003050B3">
        <w:rPr>
          <w:lang w:val="en-US"/>
        </w:rPr>
        <w:t xml:space="preserve"> the </w:t>
      </w:r>
      <w:r w:rsidR="00AD67C0">
        <w:rPr>
          <w:lang w:val="en-US"/>
        </w:rPr>
        <w:t xml:space="preserve">detection </w:t>
      </w:r>
      <w:r w:rsidR="003050B3">
        <w:rPr>
          <w:lang w:val="en-US"/>
        </w:rPr>
        <w:t>limit in the present dataset.</w:t>
      </w:r>
      <w:r>
        <w:rPr>
          <w:lang w:val="en-US"/>
        </w:rPr>
        <w:t xml:space="preserve"> Copper </w:t>
      </w:r>
      <w:r w:rsidR="00AD67C0">
        <w:rPr>
          <w:lang w:val="en-US"/>
        </w:rPr>
        <w:t>was also included due to its</w:t>
      </w:r>
      <w:r w:rsidRPr="0024672A">
        <w:rPr>
          <w:lang w:val="en-US"/>
        </w:rPr>
        <w:t xml:space="preserve"> historical</w:t>
      </w:r>
      <w:r w:rsidR="00AD67C0">
        <w:rPr>
          <w:lang w:val="en-US"/>
        </w:rPr>
        <w:t xml:space="preserve"> significance as a </w:t>
      </w:r>
      <w:r w:rsidRPr="0024672A">
        <w:rPr>
          <w:lang w:val="en-US"/>
        </w:rPr>
        <w:t>pollut</w:t>
      </w:r>
      <w:r w:rsidR="00AD67C0">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w:t>
      </w:r>
    </w:p>
    <w:p w14:paraId="699FFBFA" w14:textId="23BDED07" w:rsidR="008B59D6"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r w:rsidR="008B59D6">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3D557836"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BAC (Background assessment Concentration: North-Est Atlantic OSPAR</w:t>
      </w:r>
      <w:r w:rsidR="003C39E2">
        <w:rPr>
          <w:lang w:val="en-US"/>
        </w:rPr>
        <w:t xml:space="preserve"> for </w:t>
      </w:r>
      <w:r w:rsidR="003C39E2" w:rsidRPr="003C39E2">
        <w:rPr>
          <w:lang w:val="en-US"/>
        </w:rPr>
        <w:t>'close to background’</w:t>
      </w:r>
      <w:r w:rsidR="003C39E2">
        <w:rPr>
          <w:lang w:val="en-US"/>
        </w:rPr>
        <w:t xml:space="preserve"> in natural conditions</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 g: g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in wet weight based on a 18.0%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7 polychlorinated dibenzo-p-dioxins (PCDDs): 2,3,7,8-T4CDD, 1,2,3,7,8-P5CDD, 1,2,3,4,7,8- H6CDD, 1,2,3,6,7,8-H6CDD, 1,2,3,7,8,9-H6CDD, 1,2,3,4,6,7,8-H7CDD, 1,2,3,4,6,7,8,9-O8CDD (OCDD); 10 polychlorinated dibenzofurans (PCDFs): 2,3,7,8-T4CDF, 1,2,3,7,8-P5CDF, 2,3,4,7,8-P5CDF , 1,2,3,4,7,8-H6CDF, 1,2,3,6,7,8-H6CDF, 1,2,3,7,8,9-H6CDF, 2,3,4,6,7,8-H6CDF, 1,2,3,4,6,7,8-H7CDF, 1,2,3,4,7,8,9-H7CDF, 1,2,3,4,6,7,8,9-O8CDF (OCDF) ; 12 dioxin-like polychlorinated biphenyls (PCB-DL): PCB 77, PCB 81, PCB 105, PCB 114, PCB 118, </w:t>
      </w:r>
      <w:r w:rsidR="00AB0606" w:rsidRPr="00424B20">
        <w:rPr>
          <w:lang w:val="en-US"/>
        </w:rPr>
        <w:t>PCB 123, PCB 126, PCB 156, PCB 157, PCB 167, PCB 169, PCB 189.</w:t>
      </w:r>
      <w:r w:rsidR="00AB0606" w:rsidRPr="00424B20">
        <w:rPr>
          <w:lang w:val="en-US"/>
        </w:rPr>
        <w:br/>
      </w:r>
      <w:r w:rsidR="00AB0606" w:rsidRPr="00AB0606">
        <w:rPr>
          <w:lang w:val="en-US"/>
        </w:rPr>
        <w:t>(§</w:t>
      </w:r>
      <w:r w:rsidR="00AB0606">
        <w:rPr>
          <w:lang w:val="en-US"/>
        </w:rPr>
        <w:t xml:space="preserve">) </w:t>
      </w:r>
      <w:r w:rsidR="00AB0606" w:rsidRPr="00AB0606">
        <w:rPr>
          <w:lang w:val="en-US"/>
        </w:rPr>
        <w:t xml:space="preserve">The threshold </w:t>
      </w:r>
      <w:r w:rsidR="00AB0606">
        <w:rPr>
          <w:lang w:val="en-US"/>
        </w:rPr>
        <w:t xml:space="preserve">of </w:t>
      </w:r>
      <w:r w:rsidR="00AB0606" w:rsidRPr="00AB0606">
        <w:rPr>
          <w:lang w:val="en-US"/>
        </w:rPr>
        <w:t>0.0065 ng/g TEQ refers to the weighted sum of compounds concentrations expressed in toxic equivalents (TEQ), using a multiplication factor known as the toxic equivalency factor (TEF</w:t>
      </w:r>
      <w:r w:rsidR="00657502">
        <w:rPr>
          <w:lang w:val="en-US"/>
        </w:rPr>
        <w:t xml:space="preserve"> </w:t>
      </w:r>
      <w:r w:rsidR="00657502" w:rsidRPr="00657502">
        <w:rPr>
          <w:lang w:val="en-US"/>
        </w:rPr>
        <w:t>according to the World Health Organization 2005</w:t>
      </w:r>
      <w:r w:rsidR="00AD67C0">
        <w:rPr>
          <w:lang w:val="en-US"/>
        </w:rPr>
        <w:t xml:space="preserve"> for mammals</w:t>
      </w:r>
      <w:r w:rsidR="00AB0606" w:rsidRPr="00AB0606">
        <w:rPr>
          <w:lang w:val="en-US"/>
        </w:rPr>
        <w:t xml:space="preserve">). This factor reflects the toxicity of each compound relative to the reference dioxin (2,3,7,8-TCDD), which has a TEF of 1. </w:t>
      </w:r>
      <w:r w:rsidR="00DF7FE4">
        <w:rPr>
          <w:lang w:val="en-US"/>
        </w:rPr>
        <w:b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057F7270"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xml:space="preserve"> (historic</w:t>
            </w:r>
            <w:r>
              <w:rPr>
                <w:lang w:val="en-US"/>
              </w:rPr>
              <w:t>al</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01493B" w:rsidRPr="00FE2788" w14:paraId="5663B3AA" w14:textId="46C7F492" w:rsidTr="0026427C">
        <w:trPr>
          <w:cantSplit/>
          <w:trHeight w:val="179"/>
        </w:trPr>
        <w:tc>
          <w:tcPr>
            <w:tcW w:w="1271" w:type="dxa"/>
            <w:vMerge w:val="restart"/>
            <w:tcBorders>
              <w:top w:val="single" w:sz="12" w:space="0" w:color="auto"/>
            </w:tcBorders>
          </w:tcPr>
          <w:p w14:paraId="61C07D6F" w14:textId="2E84A048" w:rsidR="0001493B" w:rsidRPr="00410A8D" w:rsidRDefault="0001493B" w:rsidP="0001493B">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vMerge w:val="restart"/>
            <w:tcBorders>
              <w:top w:val="single" w:sz="12" w:space="0" w:color="auto"/>
            </w:tcBorders>
            <w:vAlign w:val="center"/>
          </w:tcPr>
          <w:p w14:paraId="30990768" w14:textId="7E7B046F" w:rsidR="0001493B" w:rsidRPr="000B09DF" w:rsidRDefault="0001493B" w:rsidP="0001493B">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01493B" w:rsidRPr="00410A8D" w:rsidRDefault="0001493B" w:rsidP="0001493B">
            <w:pPr>
              <w:pStyle w:val="Sansinterligne"/>
            </w:pPr>
            <w:r>
              <w:t>Combustion, oil spills</w:t>
            </w:r>
          </w:p>
        </w:tc>
        <w:tc>
          <w:tcPr>
            <w:tcW w:w="1559" w:type="dxa"/>
            <w:vMerge w:val="restart"/>
            <w:tcBorders>
              <w:top w:val="single" w:sz="12" w:space="0" w:color="auto"/>
            </w:tcBorders>
            <w:vAlign w:val="center"/>
          </w:tcPr>
          <w:p w14:paraId="071984E3" w14:textId="3B0B3435" w:rsidR="0001493B" w:rsidRPr="00AD4D50" w:rsidRDefault="0001493B" w:rsidP="0001493B">
            <w:pPr>
              <w:pStyle w:val="Sansinterligne"/>
              <w:rPr>
                <w:lang w:val="en-US"/>
              </w:rPr>
            </w:pPr>
            <w:r w:rsidRPr="00AD4D50">
              <w:rPr>
                <w:lang w:val="en-US"/>
              </w:rPr>
              <w:t>Carcinogenicity, oxidative stress, DNA b</w:t>
            </w:r>
            <w:r>
              <w:rPr>
                <w:lang w:val="en-US"/>
              </w:rPr>
              <w:t>inding, nervous system effects, phototoxicity</w:t>
            </w:r>
          </w:p>
        </w:tc>
        <w:tc>
          <w:tcPr>
            <w:tcW w:w="742" w:type="dxa"/>
            <w:vMerge w:val="restart"/>
            <w:tcBorders>
              <w:top w:val="single" w:sz="12" w:space="0" w:color="auto"/>
            </w:tcBorders>
            <w:vAlign w:val="center"/>
          </w:tcPr>
          <w:p w14:paraId="790BB23B" w14:textId="754CAE03" w:rsidR="0001493B" w:rsidRPr="00410A8D" w:rsidRDefault="0001493B" w:rsidP="0001493B">
            <w:pPr>
              <w:pStyle w:val="Sansinterligne"/>
              <w:jc w:val="center"/>
            </w:pPr>
            <w:r>
              <w:t>High</w:t>
            </w:r>
          </w:p>
        </w:tc>
        <w:tc>
          <w:tcPr>
            <w:tcW w:w="818" w:type="dxa"/>
            <w:vMerge w:val="restart"/>
            <w:tcBorders>
              <w:top w:val="single" w:sz="12" w:space="0" w:color="auto"/>
            </w:tcBorders>
            <w:vAlign w:val="center"/>
          </w:tcPr>
          <w:p w14:paraId="50C1835C" w14:textId="1693787D" w:rsidR="0001493B" w:rsidRDefault="0001493B" w:rsidP="0001493B">
            <w:pPr>
              <w:pStyle w:val="Sansinterligne"/>
              <w:jc w:val="center"/>
            </w:pPr>
            <w:r>
              <w:rPr>
                <w:lang w:val="en-US"/>
              </w:rPr>
              <w:t>1994-2024</w:t>
            </w:r>
          </w:p>
        </w:tc>
        <w:tc>
          <w:tcPr>
            <w:tcW w:w="1275" w:type="dxa"/>
            <w:tcBorders>
              <w:top w:val="single" w:sz="12" w:space="0" w:color="auto"/>
            </w:tcBorders>
          </w:tcPr>
          <w:p w14:paraId="2AD93910" w14:textId="4C62B710" w:rsidR="0001493B" w:rsidRDefault="0001493B" w:rsidP="0001493B">
            <w:pPr>
              <w:pStyle w:val="Sansinterligne"/>
            </w:pPr>
            <w:r>
              <w:t>30 ng/g ww</w:t>
            </w:r>
          </w:p>
        </w:tc>
        <w:tc>
          <w:tcPr>
            <w:tcW w:w="567" w:type="dxa"/>
            <w:tcBorders>
              <w:top w:val="single" w:sz="12" w:space="0" w:color="auto"/>
            </w:tcBorders>
          </w:tcPr>
          <w:p w14:paraId="6A6EF014" w14:textId="7826A567" w:rsidR="0001493B" w:rsidRDefault="0001493B" w:rsidP="0001493B">
            <w:pPr>
              <w:pStyle w:val="Sansinterligne"/>
            </w:pPr>
            <w:r>
              <w:t>c, m</w:t>
            </w:r>
          </w:p>
        </w:tc>
        <w:tc>
          <w:tcPr>
            <w:tcW w:w="1418" w:type="dxa"/>
            <w:tcBorders>
              <w:top w:val="single" w:sz="12" w:space="0" w:color="auto"/>
              <w:right w:val="single" w:sz="12" w:space="0" w:color="auto"/>
            </w:tcBorders>
          </w:tcPr>
          <w:p w14:paraId="3CFD243B" w14:textId="0292A34E" w:rsidR="0001493B" w:rsidRDefault="0001493B" w:rsidP="0001493B">
            <w:pPr>
              <w:pStyle w:val="Sansinterligne"/>
            </w:pPr>
            <w:r>
              <w:rPr>
                <w:lang w:val="en-US"/>
              </w:rPr>
              <w:t>EQS</w:t>
            </w:r>
            <w:r>
              <w:t xml:space="preserve"> </w:t>
            </w:r>
            <w:r>
              <w:fldChar w:fldCharType="begin"/>
            </w:r>
            <w:r>
              <w:instrText xml:space="preserve"> ADDIN ZOTERO_ITEM CSL_CITATION {"citationID":"MkTAfuJ1","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4E514170" w14:textId="74FEA24E" w:rsidR="0001493B" w:rsidRPr="0001493B" w:rsidRDefault="0001493B" w:rsidP="00BB7212">
            <w:pPr>
              <w:pStyle w:val="Sansinterligne"/>
              <w:jc w:val="center"/>
            </w:pPr>
            <w:r w:rsidRPr="00AC65BE">
              <w:rPr>
                <w:b/>
                <w:bCs/>
              </w:rPr>
              <w:t>→  →</w:t>
            </w:r>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538FEF96"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690FF4B1"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742A97C2" w14:textId="77777777" w:rsidTr="0026427C">
        <w:trPr>
          <w:cantSplit/>
          <w:trHeight w:val="205"/>
        </w:trPr>
        <w:tc>
          <w:tcPr>
            <w:tcW w:w="1271" w:type="dxa"/>
            <w:vMerge/>
          </w:tcPr>
          <w:p w14:paraId="2A1E57A5" w14:textId="77777777" w:rsidR="0001493B" w:rsidRPr="00410A8D" w:rsidRDefault="0001493B" w:rsidP="0001493B">
            <w:pPr>
              <w:pStyle w:val="Sansinterligne"/>
              <w:rPr>
                <w:rStyle w:val="lev"/>
                <w:b w:val="0"/>
                <w:bCs w:val="0"/>
              </w:rPr>
            </w:pPr>
          </w:p>
        </w:tc>
        <w:tc>
          <w:tcPr>
            <w:tcW w:w="1418" w:type="dxa"/>
            <w:vMerge/>
            <w:vAlign w:val="center"/>
          </w:tcPr>
          <w:p w14:paraId="69150B56" w14:textId="77777777" w:rsidR="0001493B" w:rsidRPr="000B09DF" w:rsidRDefault="0001493B" w:rsidP="0001493B">
            <w:pPr>
              <w:pStyle w:val="Sansinterligne"/>
              <w:rPr>
                <w:rStyle w:val="lev"/>
                <w:b w:val="0"/>
                <w:bCs w:val="0"/>
              </w:rPr>
            </w:pPr>
          </w:p>
        </w:tc>
        <w:tc>
          <w:tcPr>
            <w:tcW w:w="1417" w:type="dxa"/>
            <w:vMerge/>
            <w:vAlign w:val="center"/>
          </w:tcPr>
          <w:p w14:paraId="6760DD7F" w14:textId="77777777" w:rsidR="0001493B" w:rsidRDefault="0001493B" w:rsidP="0001493B">
            <w:pPr>
              <w:pStyle w:val="Sansinterligne"/>
            </w:pPr>
          </w:p>
        </w:tc>
        <w:tc>
          <w:tcPr>
            <w:tcW w:w="1559" w:type="dxa"/>
            <w:vMerge/>
            <w:vAlign w:val="center"/>
          </w:tcPr>
          <w:p w14:paraId="0A1E49A0" w14:textId="77777777" w:rsidR="0001493B" w:rsidRDefault="0001493B" w:rsidP="0001493B">
            <w:pPr>
              <w:pStyle w:val="Sansinterligne"/>
            </w:pPr>
          </w:p>
        </w:tc>
        <w:tc>
          <w:tcPr>
            <w:tcW w:w="742" w:type="dxa"/>
            <w:vMerge/>
            <w:vAlign w:val="center"/>
          </w:tcPr>
          <w:p w14:paraId="46FB3599" w14:textId="77777777" w:rsidR="0001493B" w:rsidRDefault="0001493B" w:rsidP="0001493B">
            <w:pPr>
              <w:pStyle w:val="Sansinterligne"/>
              <w:jc w:val="center"/>
            </w:pPr>
          </w:p>
        </w:tc>
        <w:tc>
          <w:tcPr>
            <w:tcW w:w="818" w:type="dxa"/>
            <w:vMerge/>
            <w:vAlign w:val="center"/>
          </w:tcPr>
          <w:p w14:paraId="2E440A72" w14:textId="77777777" w:rsidR="0001493B" w:rsidRDefault="0001493B" w:rsidP="0001493B">
            <w:pPr>
              <w:pStyle w:val="Sansinterligne"/>
              <w:jc w:val="center"/>
            </w:pPr>
          </w:p>
        </w:tc>
        <w:tc>
          <w:tcPr>
            <w:tcW w:w="1275" w:type="dxa"/>
          </w:tcPr>
          <w:p w14:paraId="0351856B" w14:textId="2D935B46" w:rsidR="0001493B" w:rsidRDefault="0001493B" w:rsidP="0001493B">
            <w:pPr>
              <w:pStyle w:val="Sansinterligne"/>
            </w:pPr>
            <w:r>
              <w:t xml:space="preserve">110 ng/g </w:t>
            </w:r>
            <w:r w:rsidRPr="001569FB">
              <w:rPr>
                <w:color w:val="FF0000"/>
              </w:rPr>
              <w:t>dw</w:t>
            </w:r>
          </w:p>
        </w:tc>
        <w:tc>
          <w:tcPr>
            <w:tcW w:w="567" w:type="dxa"/>
          </w:tcPr>
          <w:p w14:paraId="697810B7" w14:textId="27FC2AB4" w:rsidR="0001493B" w:rsidRDefault="0001493B" w:rsidP="0001493B">
            <w:pPr>
              <w:pStyle w:val="Sansinterligne"/>
            </w:pPr>
            <w:r>
              <w:t>b</w:t>
            </w:r>
          </w:p>
        </w:tc>
        <w:tc>
          <w:tcPr>
            <w:tcW w:w="1418" w:type="dxa"/>
            <w:tcBorders>
              <w:right w:val="single" w:sz="12" w:space="0" w:color="auto"/>
            </w:tcBorders>
          </w:tcPr>
          <w:p w14:paraId="3E263B30" w14:textId="4B8F6FCF"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784319F" w14:textId="236FB20D"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57071C1" w14:textId="35DC4708"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vAlign w:val="center"/>
          </w:tcPr>
          <w:p w14:paraId="5BB970D6" w14:textId="68FD2576"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01493B" w:rsidRPr="00FE2788" w14:paraId="37A0A911" w14:textId="5CF22AC1" w:rsidTr="00BB7212">
        <w:trPr>
          <w:cantSplit/>
          <w:trHeight w:val="311"/>
        </w:trPr>
        <w:tc>
          <w:tcPr>
            <w:tcW w:w="1271" w:type="dxa"/>
            <w:vMerge/>
          </w:tcPr>
          <w:p w14:paraId="6E19849A" w14:textId="77777777" w:rsidR="0001493B" w:rsidRPr="00410A8D" w:rsidRDefault="0001493B" w:rsidP="0001493B">
            <w:pPr>
              <w:pStyle w:val="Sansinterligne"/>
              <w:rPr>
                <w:rStyle w:val="lev"/>
                <w:b w:val="0"/>
                <w:bCs w:val="0"/>
              </w:rPr>
            </w:pPr>
          </w:p>
        </w:tc>
        <w:tc>
          <w:tcPr>
            <w:tcW w:w="1418" w:type="dxa"/>
            <w:vMerge w:val="restart"/>
            <w:vAlign w:val="center"/>
          </w:tcPr>
          <w:p w14:paraId="64010680" w14:textId="1ADF42EA" w:rsidR="0001493B" w:rsidRPr="000B09DF" w:rsidRDefault="0001493B" w:rsidP="0001493B">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01493B" w:rsidRPr="00410A8D" w:rsidRDefault="0001493B" w:rsidP="0001493B">
            <w:pPr>
              <w:pStyle w:val="Sansinterligne"/>
            </w:pPr>
          </w:p>
        </w:tc>
        <w:tc>
          <w:tcPr>
            <w:tcW w:w="1559" w:type="dxa"/>
            <w:vMerge/>
            <w:vAlign w:val="center"/>
          </w:tcPr>
          <w:p w14:paraId="7802EF72" w14:textId="41405F84" w:rsidR="0001493B" w:rsidRPr="00410A8D" w:rsidRDefault="0001493B" w:rsidP="0001493B">
            <w:pPr>
              <w:pStyle w:val="Sansinterligne"/>
            </w:pPr>
          </w:p>
        </w:tc>
        <w:tc>
          <w:tcPr>
            <w:tcW w:w="742" w:type="dxa"/>
            <w:vMerge w:val="restart"/>
            <w:vAlign w:val="center"/>
          </w:tcPr>
          <w:p w14:paraId="23A8E1E0" w14:textId="26AE52A9" w:rsidR="0001493B" w:rsidRPr="00410A8D" w:rsidRDefault="0001493B" w:rsidP="0001493B">
            <w:pPr>
              <w:pStyle w:val="Sansinterligne"/>
              <w:jc w:val="center"/>
            </w:pPr>
            <w:r>
              <w:t>Very high</w:t>
            </w:r>
          </w:p>
        </w:tc>
        <w:tc>
          <w:tcPr>
            <w:tcW w:w="818" w:type="dxa"/>
            <w:vMerge/>
            <w:vAlign w:val="center"/>
          </w:tcPr>
          <w:p w14:paraId="20EE12C9" w14:textId="5D6D2EB5" w:rsidR="0001493B" w:rsidRDefault="0001493B" w:rsidP="0001493B">
            <w:pPr>
              <w:pStyle w:val="Sansinterligne"/>
              <w:jc w:val="center"/>
            </w:pPr>
          </w:p>
        </w:tc>
        <w:tc>
          <w:tcPr>
            <w:tcW w:w="1275" w:type="dxa"/>
          </w:tcPr>
          <w:p w14:paraId="68537CA3" w14:textId="66D96CE0" w:rsidR="0001493B" w:rsidRDefault="0001493B" w:rsidP="0001493B">
            <w:pPr>
              <w:pStyle w:val="Sansinterligne"/>
            </w:pPr>
            <w:r>
              <w:t>5 ng/g ww</w:t>
            </w:r>
          </w:p>
        </w:tc>
        <w:tc>
          <w:tcPr>
            <w:tcW w:w="567" w:type="dxa"/>
          </w:tcPr>
          <w:p w14:paraId="65E16E53" w14:textId="73479165" w:rsidR="0001493B" w:rsidRDefault="0001493B" w:rsidP="0001493B">
            <w:pPr>
              <w:pStyle w:val="Sansinterligne"/>
            </w:pPr>
            <w:r>
              <w:t>c, m</w:t>
            </w:r>
          </w:p>
        </w:tc>
        <w:tc>
          <w:tcPr>
            <w:tcW w:w="1418" w:type="dxa"/>
            <w:tcBorders>
              <w:right w:val="single" w:sz="12" w:space="0" w:color="auto"/>
            </w:tcBorders>
          </w:tcPr>
          <w:p w14:paraId="145262B0" w14:textId="694557B9" w:rsidR="0001493B" w:rsidRDefault="0001493B" w:rsidP="0001493B">
            <w:pPr>
              <w:pStyle w:val="Sansinterligne"/>
            </w:pPr>
            <w:r>
              <w:rPr>
                <w:lang w:val="en-US"/>
              </w:rPr>
              <w:t>EQS</w:t>
            </w:r>
            <w:r>
              <w:t xml:space="preserve"> </w:t>
            </w:r>
            <w:r>
              <w:fldChar w:fldCharType="begin"/>
            </w:r>
            <w:r>
              <w:instrText xml:space="preserve"> ADDIN ZOTERO_ITEM CSL_CITATION {"citationID":"i2u9UgM4","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tcBorders>
            <w:vAlign w:val="center"/>
          </w:tcPr>
          <w:p w14:paraId="64CF6467" w14:textId="6E70A4AB"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4BBF94" w14:textId="6F1E4934"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515F0CBF" w14:textId="19A5F7E2"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6417B539" w14:textId="77777777" w:rsidTr="0026427C">
        <w:trPr>
          <w:cantSplit/>
          <w:trHeight w:val="157"/>
        </w:trPr>
        <w:tc>
          <w:tcPr>
            <w:tcW w:w="1271" w:type="dxa"/>
            <w:vMerge/>
          </w:tcPr>
          <w:p w14:paraId="5BFD54AB" w14:textId="77777777" w:rsidR="0001493B" w:rsidRPr="00410A8D" w:rsidRDefault="0001493B" w:rsidP="0001493B">
            <w:pPr>
              <w:pStyle w:val="Sansinterligne"/>
              <w:rPr>
                <w:rStyle w:val="lev"/>
                <w:b w:val="0"/>
                <w:bCs w:val="0"/>
              </w:rPr>
            </w:pPr>
          </w:p>
        </w:tc>
        <w:tc>
          <w:tcPr>
            <w:tcW w:w="1418" w:type="dxa"/>
            <w:vMerge/>
            <w:vAlign w:val="center"/>
          </w:tcPr>
          <w:p w14:paraId="20A61258" w14:textId="77777777" w:rsidR="0001493B" w:rsidRPr="000B09DF" w:rsidRDefault="0001493B" w:rsidP="0001493B">
            <w:pPr>
              <w:pStyle w:val="Sansinterligne"/>
              <w:rPr>
                <w:rStyle w:val="lev"/>
                <w:b w:val="0"/>
                <w:bCs w:val="0"/>
              </w:rPr>
            </w:pPr>
          </w:p>
        </w:tc>
        <w:tc>
          <w:tcPr>
            <w:tcW w:w="1417" w:type="dxa"/>
            <w:vMerge/>
            <w:vAlign w:val="center"/>
          </w:tcPr>
          <w:p w14:paraId="1E1A74DD" w14:textId="77777777" w:rsidR="0001493B" w:rsidRDefault="0001493B" w:rsidP="0001493B">
            <w:pPr>
              <w:pStyle w:val="Sansinterligne"/>
            </w:pPr>
          </w:p>
        </w:tc>
        <w:tc>
          <w:tcPr>
            <w:tcW w:w="1559" w:type="dxa"/>
            <w:vMerge/>
            <w:vAlign w:val="center"/>
          </w:tcPr>
          <w:p w14:paraId="78021348" w14:textId="77777777" w:rsidR="0001493B" w:rsidRDefault="0001493B" w:rsidP="0001493B">
            <w:pPr>
              <w:pStyle w:val="Sansinterligne"/>
            </w:pPr>
          </w:p>
        </w:tc>
        <w:tc>
          <w:tcPr>
            <w:tcW w:w="742" w:type="dxa"/>
            <w:vMerge/>
            <w:vAlign w:val="center"/>
          </w:tcPr>
          <w:p w14:paraId="02AA9890" w14:textId="77777777" w:rsidR="0001493B" w:rsidRDefault="0001493B" w:rsidP="0001493B">
            <w:pPr>
              <w:pStyle w:val="Sansinterligne"/>
              <w:jc w:val="center"/>
            </w:pPr>
          </w:p>
        </w:tc>
        <w:tc>
          <w:tcPr>
            <w:tcW w:w="818" w:type="dxa"/>
            <w:vMerge/>
            <w:vAlign w:val="center"/>
          </w:tcPr>
          <w:p w14:paraId="65AB72E6" w14:textId="77777777" w:rsidR="0001493B" w:rsidRDefault="0001493B" w:rsidP="0001493B">
            <w:pPr>
              <w:pStyle w:val="Sansinterligne"/>
              <w:jc w:val="center"/>
            </w:pPr>
          </w:p>
        </w:tc>
        <w:tc>
          <w:tcPr>
            <w:tcW w:w="1275" w:type="dxa"/>
          </w:tcPr>
          <w:p w14:paraId="7D63D04C" w14:textId="48AE4307" w:rsidR="0001493B" w:rsidRDefault="0001493B" w:rsidP="0001493B">
            <w:pPr>
              <w:pStyle w:val="Sansinterligne"/>
            </w:pPr>
            <w:r>
              <w:t xml:space="preserve">600 ng/g </w:t>
            </w:r>
            <w:r w:rsidRPr="001569FB">
              <w:rPr>
                <w:color w:val="FF0000"/>
              </w:rPr>
              <w:t>dw</w:t>
            </w:r>
          </w:p>
        </w:tc>
        <w:tc>
          <w:tcPr>
            <w:tcW w:w="567" w:type="dxa"/>
          </w:tcPr>
          <w:p w14:paraId="793AF648" w14:textId="0FFF038D" w:rsidR="0001493B" w:rsidRDefault="0001493B" w:rsidP="0001493B">
            <w:pPr>
              <w:pStyle w:val="Sansinterligne"/>
            </w:pPr>
            <w:r>
              <w:t>b</w:t>
            </w:r>
          </w:p>
        </w:tc>
        <w:tc>
          <w:tcPr>
            <w:tcW w:w="1418" w:type="dxa"/>
            <w:tcBorders>
              <w:right w:val="single" w:sz="12" w:space="0" w:color="auto"/>
            </w:tcBorders>
          </w:tcPr>
          <w:p w14:paraId="66071FF7" w14:textId="2971EE45"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E0B9B78" w14:textId="586019E2"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E580EEF" w14:textId="6B411CEC"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3A6231A7" w14:textId="52A9ACF9"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5312BB59" w14:textId="4678E509" w:rsidTr="00BB7212">
        <w:trPr>
          <w:cantSplit/>
          <w:trHeight w:val="311"/>
        </w:trPr>
        <w:tc>
          <w:tcPr>
            <w:tcW w:w="1271" w:type="dxa"/>
            <w:vMerge/>
          </w:tcPr>
          <w:p w14:paraId="52F22D44" w14:textId="77777777" w:rsidR="0001493B" w:rsidRPr="00410A8D" w:rsidRDefault="0001493B" w:rsidP="0001493B">
            <w:pPr>
              <w:pStyle w:val="Sansinterligne"/>
              <w:rPr>
                <w:rStyle w:val="lev"/>
                <w:b w:val="0"/>
                <w:bCs w:val="0"/>
              </w:rPr>
            </w:pPr>
          </w:p>
        </w:tc>
        <w:tc>
          <w:tcPr>
            <w:tcW w:w="1418" w:type="dxa"/>
            <w:vMerge w:val="restart"/>
            <w:vAlign w:val="center"/>
          </w:tcPr>
          <w:p w14:paraId="2FBF6DBC" w14:textId="2FB6FA58" w:rsidR="0001493B" w:rsidRPr="000B09DF" w:rsidRDefault="0001493B" w:rsidP="0001493B">
            <w:pPr>
              <w:pStyle w:val="Sansinterligne"/>
              <w:rPr>
                <w:rStyle w:val="lev"/>
                <w:b w:val="0"/>
                <w:bCs w:val="0"/>
              </w:rPr>
            </w:pPr>
            <w:r w:rsidRPr="000B09DF">
              <w:rPr>
                <w:rStyle w:val="lev"/>
                <w:b w:val="0"/>
                <w:bCs w:val="0"/>
              </w:rPr>
              <w:t>Anthracene</w:t>
            </w:r>
          </w:p>
        </w:tc>
        <w:tc>
          <w:tcPr>
            <w:tcW w:w="1417" w:type="dxa"/>
            <w:vMerge/>
            <w:vAlign w:val="center"/>
          </w:tcPr>
          <w:p w14:paraId="5DE18B94" w14:textId="2A9EFCB5" w:rsidR="0001493B" w:rsidRPr="00410A8D" w:rsidRDefault="0001493B" w:rsidP="0001493B">
            <w:pPr>
              <w:pStyle w:val="Sansinterligne"/>
            </w:pPr>
          </w:p>
        </w:tc>
        <w:tc>
          <w:tcPr>
            <w:tcW w:w="1559" w:type="dxa"/>
            <w:vMerge/>
            <w:vAlign w:val="center"/>
          </w:tcPr>
          <w:p w14:paraId="30B49524" w14:textId="5D9D1954" w:rsidR="0001493B" w:rsidRPr="00410A8D" w:rsidRDefault="0001493B" w:rsidP="0001493B">
            <w:pPr>
              <w:pStyle w:val="Sansinterligne"/>
            </w:pPr>
          </w:p>
        </w:tc>
        <w:tc>
          <w:tcPr>
            <w:tcW w:w="742" w:type="dxa"/>
            <w:vMerge w:val="restart"/>
            <w:vAlign w:val="center"/>
          </w:tcPr>
          <w:p w14:paraId="1ACA60E5" w14:textId="5DA176E4" w:rsidR="0001493B" w:rsidRPr="00410A8D" w:rsidRDefault="0001493B" w:rsidP="0001493B">
            <w:pPr>
              <w:pStyle w:val="Sansinterligne"/>
              <w:jc w:val="center"/>
            </w:pPr>
            <w:r>
              <w:t>Medium</w:t>
            </w:r>
          </w:p>
        </w:tc>
        <w:tc>
          <w:tcPr>
            <w:tcW w:w="818" w:type="dxa"/>
            <w:vMerge/>
            <w:vAlign w:val="center"/>
          </w:tcPr>
          <w:p w14:paraId="60F3EA5C" w14:textId="40A5D056" w:rsidR="0001493B" w:rsidRDefault="0001493B" w:rsidP="0001493B">
            <w:pPr>
              <w:pStyle w:val="Sansinterligne"/>
              <w:jc w:val="center"/>
            </w:pPr>
          </w:p>
        </w:tc>
        <w:tc>
          <w:tcPr>
            <w:tcW w:w="1275" w:type="dxa"/>
          </w:tcPr>
          <w:p w14:paraId="0872BBF8" w14:textId="39A099F5" w:rsidR="0001493B" w:rsidRDefault="0001493B" w:rsidP="0001493B">
            <w:pPr>
              <w:pStyle w:val="Sansinterligne"/>
            </w:pPr>
            <w:r>
              <w:t>47.47 ng/g ww</w:t>
            </w:r>
          </w:p>
        </w:tc>
        <w:tc>
          <w:tcPr>
            <w:tcW w:w="567" w:type="dxa"/>
          </w:tcPr>
          <w:p w14:paraId="34A1C5D4" w14:textId="2A86320D" w:rsidR="0001493B" w:rsidRDefault="0001493B" w:rsidP="0001493B">
            <w:pPr>
              <w:pStyle w:val="Sansinterligne"/>
            </w:pPr>
            <w:r>
              <w:t>b</w:t>
            </w:r>
          </w:p>
        </w:tc>
        <w:tc>
          <w:tcPr>
            <w:tcW w:w="1418" w:type="dxa"/>
            <w:tcBorders>
              <w:right w:val="single" w:sz="12" w:space="0" w:color="auto"/>
            </w:tcBorders>
          </w:tcPr>
          <w:p w14:paraId="3D2F1A5A" w14:textId="57AA0175" w:rsidR="0001493B" w:rsidRDefault="0001493B" w:rsidP="0001493B">
            <w:pPr>
              <w:pStyle w:val="Sansinterligne"/>
            </w:pPr>
            <w:r>
              <w:t xml:space="preserve">VGE </w:t>
            </w:r>
            <w:r>
              <w:fldChar w:fldCharType="begin"/>
            </w:r>
            <w:r>
              <w:instrText xml:space="preserve"> ADDIN ZOTERO_ITEM CSL_CITATION {"citationID":"neiNdIli","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0AC00539" w14:textId="6D79A6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039514E2" w14:textId="6A1D060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6F76875" w14:textId="25DD109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5A1ADBBA" w14:textId="77777777" w:rsidTr="0026427C">
        <w:trPr>
          <w:cantSplit/>
          <w:trHeight w:val="132"/>
        </w:trPr>
        <w:tc>
          <w:tcPr>
            <w:tcW w:w="1271" w:type="dxa"/>
            <w:vMerge/>
          </w:tcPr>
          <w:p w14:paraId="283A1F33" w14:textId="77777777" w:rsidR="0001493B" w:rsidRPr="00410A8D" w:rsidRDefault="0001493B" w:rsidP="0001493B">
            <w:pPr>
              <w:pStyle w:val="Sansinterligne"/>
              <w:rPr>
                <w:rStyle w:val="lev"/>
                <w:b w:val="0"/>
                <w:bCs w:val="0"/>
              </w:rPr>
            </w:pPr>
          </w:p>
        </w:tc>
        <w:tc>
          <w:tcPr>
            <w:tcW w:w="1418" w:type="dxa"/>
            <w:vMerge/>
            <w:vAlign w:val="center"/>
          </w:tcPr>
          <w:p w14:paraId="58CBAAA9" w14:textId="77777777" w:rsidR="0001493B" w:rsidRPr="000B09DF" w:rsidRDefault="0001493B" w:rsidP="0001493B">
            <w:pPr>
              <w:pStyle w:val="Sansinterligne"/>
              <w:rPr>
                <w:rStyle w:val="lev"/>
                <w:b w:val="0"/>
                <w:bCs w:val="0"/>
              </w:rPr>
            </w:pPr>
          </w:p>
        </w:tc>
        <w:tc>
          <w:tcPr>
            <w:tcW w:w="1417" w:type="dxa"/>
            <w:vMerge/>
            <w:vAlign w:val="center"/>
          </w:tcPr>
          <w:p w14:paraId="185F0C02" w14:textId="77777777" w:rsidR="0001493B" w:rsidRDefault="0001493B" w:rsidP="0001493B">
            <w:pPr>
              <w:pStyle w:val="Sansinterligne"/>
            </w:pPr>
          </w:p>
        </w:tc>
        <w:tc>
          <w:tcPr>
            <w:tcW w:w="1559" w:type="dxa"/>
            <w:vMerge/>
            <w:vAlign w:val="center"/>
          </w:tcPr>
          <w:p w14:paraId="115C70D0" w14:textId="77777777" w:rsidR="0001493B" w:rsidRDefault="0001493B" w:rsidP="0001493B">
            <w:pPr>
              <w:pStyle w:val="Sansinterligne"/>
            </w:pPr>
          </w:p>
        </w:tc>
        <w:tc>
          <w:tcPr>
            <w:tcW w:w="742" w:type="dxa"/>
            <w:vMerge/>
            <w:vAlign w:val="center"/>
          </w:tcPr>
          <w:p w14:paraId="22608500" w14:textId="77777777" w:rsidR="0001493B" w:rsidRDefault="0001493B" w:rsidP="0001493B">
            <w:pPr>
              <w:pStyle w:val="Sansinterligne"/>
              <w:jc w:val="center"/>
            </w:pPr>
          </w:p>
        </w:tc>
        <w:tc>
          <w:tcPr>
            <w:tcW w:w="818" w:type="dxa"/>
            <w:vMerge/>
            <w:vAlign w:val="center"/>
          </w:tcPr>
          <w:p w14:paraId="6BDB15A2" w14:textId="77777777" w:rsidR="0001493B" w:rsidRDefault="0001493B" w:rsidP="0001493B">
            <w:pPr>
              <w:pStyle w:val="Sansinterligne"/>
              <w:jc w:val="center"/>
            </w:pPr>
          </w:p>
        </w:tc>
        <w:tc>
          <w:tcPr>
            <w:tcW w:w="1275" w:type="dxa"/>
          </w:tcPr>
          <w:p w14:paraId="4ED9D060" w14:textId="784816DD" w:rsidR="0001493B" w:rsidRDefault="0001493B" w:rsidP="0001493B">
            <w:pPr>
              <w:pStyle w:val="Sansinterligne"/>
            </w:pPr>
            <w:r>
              <w:t xml:space="preserve">290 ng/g </w:t>
            </w:r>
            <w:r w:rsidRPr="001569FB">
              <w:rPr>
                <w:color w:val="FF0000"/>
              </w:rPr>
              <w:t>dw</w:t>
            </w:r>
          </w:p>
        </w:tc>
        <w:tc>
          <w:tcPr>
            <w:tcW w:w="567" w:type="dxa"/>
          </w:tcPr>
          <w:p w14:paraId="151BDBB4" w14:textId="7E60DC18" w:rsidR="0001493B" w:rsidRDefault="0001493B" w:rsidP="0001493B">
            <w:pPr>
              <w:pStyle w:val="Sansinterligne"/>
            </w:pPr>
            <w:r>
              <w:t>b</w:t>
            </w:r>
          </w:p>
        </w:tc>
        <w:tc>
          <w:tcPr>
            <w:tcW w:w="1418" w:type="dxa"/>
            <w:tcBorders>
              <w:right w:val="single" w:sz="12" w:space="0" w:color="auto"/>
            </w:tcBorders>
          </w:tcPr>
          <w:p w14:paraId="68C84049" w14:textId="404F88C0"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5F2C4C8" w14:textId="02BA72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7D7428E2" w14:textId="1961933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5571DB0" w14:textId="367A3A70"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7B1CE9B0" w14:textId="7C6F1057" w:rsidTr="00BB7212">
        <w:trPr>
          <w:cantSplit/>
          <w:trHeight w:val="311"/>
        </w:trPr>
        <w:tc>
          <w:tcPr>
            <w:tcW w:w="1271" w:type="dxa"/>
            <w:vMerge/>
          </w:tcPr>
          <w:p w14:paraId="1B191FB5" w14:textId="77777777" w:rsidR="0001493B" w:rsidRPr="00410A8D" w:rsidRDefault="0001493B" w:rsidP="0001493B">
            <w:pPr>
              <w:pStyle w:val="Sansinterligne"/>
              <w:rPr>
                <w:rStyle w:val="lev"/>
                <w:b w:val="0"/>
                <w:bCs w:val="0"/>
              </w:rPr>
            </w:pPr>
          </w:p>
        </w:tc>
        <w:tc>
          <w:tcPr>
            <w:tcW w:w="1418" w:type="dxa"/>
            <w:vMerge w:val="restart"/>
            <w:vAlign w:val="center"/>
          </w:tcPr>
          <w:p w14:paraId="2DE23627" w14:textId="2712F795" w:rsidR="0001493B" w:rsidRPr="000B09DF" w:rsidRDefault="0001493B" w:rsidP="0001493B">
            <w:pPr>
              <w:pStyle w:val="Sansinterligne"/>
              <w:rPr>
                <w:rStyle w:val="lev"/>
                <w:b w:val="0"/>
                <w:bCs w:val="0"/>
              </w:rPr>
            </w:pPr>
            <w:r w:rsidRPr="000B09DF">
              <w:rPr>
                <w:rStyle w:val="lev"/>
                <w:b w:val="0"/>
                <w:bCs w:val="0"/>
              </w:rPr>
              <w:t>Naphtalene</w:t>
            </w:r>
          </w:p>
        </w:tc>
        <w:tc>
          <w:tcPr>
            <w:tcW w:w="1417" w:type="dxa"/>
            <w:vMerge/>
            <w:vAlign w:val="center"/>
          </w:tcPr>
          <w:p w14:paraId="5A443003" w14:textId="30516C1E" w:rsidR="0001493B" w:rsidRPr="00410A8D" w:rsidRDefault="0001493B" w:rsidP="0001493B">
            <w:pPr>
              <w:pStyle w:val="Sansinterligne"/>
            </w:pPr>
          </w:p>
        </w:tc>
        <w:tc>
          <w:tcPr>
            <w:tcW w:w="1559" w:type="dxa"/>
            <w:vMerge/>
            <w:vAlign w:val="center"/>
          </w:tcPr>
          <w:p w14:paraId="04F2C5A0" w14:textId="6EE18534" w:rsidR="0001493B" w:rsidRPr="00410A8D" w:rsidRDefault="0001493B" w:rsidP="0001493B">
            <w:pPr>
              <w:pStyle w:val="Sansinterligne"/>
            </w:pPr>
          </w:p>
        </w:tc>
        <w:tc>
          <w:tcPr>
            <w:tcW w:w="742" w:type="dxa"/>
            <w:vMerge w:val="restart"/>
            <w:vAlign w:val="center"/>
          </w:tcPr>
          <w:p w14:paraId="70943921" w14:textId="123F982B" w:rsidR="0001493B" w:rsidRPr="00410A8D" w:rsidRDefault="0001493B" w:rsidP="0001493B">
            <w:pPr>
              <w:pStyle w:val="Sansinterligne"/>
              <w:jc w:val="center"/>
            </w:pPr>
            <w:r>
              <w:t>Medium</w:t>
            </w:r>
          </w:p>
        </w:tc>
        <w:tc>
          <w:tcPr>
            <w:tcW w:w="818" w:type="dxa"/>
            <w:vMerge/>
            <w:vAlign w:val="center"/>
          </w:tcPr>
          <w:p w14:paraId="01609510" w14:textId="34365360" w:rsidR="0001493B" w:rsidRDefault="0001493B" w:rsidP="0001493B">
            <w:pPr>
              <w:pStyle w:val="Sansinterligne"/>
              <w:jc w:val="center"/>
            </w:pPr>
          </w:p>
        </w:tc>
        <w:tc>
          <w:tcPr>
            <w:tcW w:w="1275" w:type="dxa"/>
          </w:tcPr>
          <w:p w14:paraId="714333D7" w14:textId="1080FBA6" w:rsidR="0001493B" w:rsidRDefault="0001493B" w:rsidP="0001493B">
            <w:pPr>
              <w:pStyle w:val="Sansinterligne"/>
            </w:pPr>
            <w:r>
              <w:t>19.7 ng/g ww</w:t>
            </w:r>
          </w:p>
        </w:tc>
        <w:tc>
          <w:tcPr>
            <w:tcW w:w="567" w:type="dxa"/>
          </w:tcPr>
          <w:p w14:paraId="3A28C5AE" w14:textId="3F42C122" w:rsidR="0001493B" w:rsidRDefault="0001493B" w:rsidP="0001493B">
            <w:pPr>
              <w:pStyle w:val="Sansinterligne"/>
            </w:pPr>
            <w:r>
              <w:t>b</w:t>
            </w:r>
          </w:p>
        </w:tc>
        <w:tc>
          <w:tcPr>
            <w:tcW w:w="1418" w:type="dxa"/>
            <w:tcBorders>
              <w:right w:val="single" w:sz="12" w:space="0" w:color="auto"/>
            </w:tcBorders>
          </w:tcPr>
          <w:p w14:paraId="49346BEB" w14:textId="41580CA2" w:rsidR="0001493B" w:rsidRDefault="0001493B" w:rsidP="0001493B">
            <w:pPr>
              <w:pStyle w:val="Sansinterligne"/>
            </w:pPr>
            <w:r>
              <w:t xml:space="preserve">VGE </w:t>
            </w:r>
            <w:r>
              <w:fldChar w:fldCharType="begin"/>
            </w:r>
            <w:r>
              <w:instrText xml:space="preserve"> ADDIN ZOTERO_ITEM CSL_CITATION {"citationID":"12h95Po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7101BEB2" w14:textId="21F1654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28B96A00"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4BD2D084" w14:textId="4574ABDC"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5EC5742" w14:textId="77777777" w:rsidTr="0026427C">
        <w:trPr>
          <w:cantSplit/>
          <w:trHeight w:val="160"/>
        </w:trPr>
        <w:tc>
          <w:tcPr>
            <w:tcW w:w="1271" w:type="dxa"/>
            <w:vMerge/>
          </w:tcPr>
          <w:p w14:paraId="254502B0" w14:textId="77777777" w:rsidR="0001493B" w:rsidRPr="00410A8D" w:rsidRDefault="0001493B" w:rsidP="0001493B">
            <w:pPr>
              <w:pStyle w:val="Sansinterligne"/>
              <w:rPr>
                <w:rStyle w:val="lev"/>
                <w:b w:val="0"/>
                <w:bCs w:val="0"/>
              </w:rPr>
            </w:pPr>
          </w:p>
        </w:tc>
        <w:tc>
          <w:tcPr>
            <w:tcW w:w="1418" w:type="dxa"/>
            <w:vMerge/>
            <w:vAlign w:val="center"/>
          </w:tcPr>
          <w:p w14:paraId="6384E3BD" w14:textId="77777777" w:rsidR="0001493B" w:rsidRPr="000B09DF" w:rsidRDefault="0001493B" w:rsidP="0001493B">
            <w:pPr>
              <w:pStyle w:val="Sansinterligne"/>
              <w:rPr>
                <w:rStyle w:val="lev"/>
                <w:b w:val="0"/>
                <w:bCs w:val="0"/>
              </w:rPr>
            </w:pPr>
          </w:p>
        </w:tc>
        <w:tc>
          <w:tcPr>
            <w:tcW w:w="1417" w:type="dxa"/>
            <w:vMerge/>
            <w:vAlign w:val="center"/>
          </w:tcPr>
          <w:p w14:paraId="7C21C6A3" w14:textId="77777777" w:rsidR="0001493B" w:rsidRDefault="0001493B" w:rsidP="0001493B">
            <w:pPr>
              <w:pStyle w:val="Sansinterligne"/>
            </w:pPr>
          </w:p>
        </w:tc>
        <w:tc>
          <w:tcPr>
            <w:tcW w:w="1559" w:type="dxa"/>
            <w:vMerge/>
            <w:vAlign w:val="center"/>
          </w:tcPr>
          <w:p w14:paraId="36CE5A85" w14:textId="77777777" w:rsidR="0001493B" w:rsidRDefault="0001493B" w:rsidP="0001493B">
            <w:pPr>
              <w:pStyle w:val="Sansinterligne"/>
            </w:pPr>
          </w:p>
        </w:tc>
        <w:tc>
          <w:tcPr>
            <w:tcW w:w="742" w:type="dxa"/>
            <w:vMerge/>
            <w:vAlign w:val="center"/>
          </w:tcPr>
          <w:p w14:paraId="25736B2C" w14:textId="77777777" w:rsidR="0001493B" w:rsidRDefault="0001493B" w:rsidP="0001493B">
            <w:pPr>
              <w:pStyle w:val="Sansinterligne"/>
              <w:jc w:val="center"/>
            </w:pPr>
          </w:p>
        </w:tc>
        <w:tc>
          <w:tcPr>
            <w:tcW w:w="818" w:type="dxa"/>
            <w:vMerge/>
            <w:vAlign w:val="center"/>
          </w:tcPr>
          <w:p w14:paraId="57E33C11" w14:textId="77777777" w:rsidR="0001493B" w:rsidRDefault="0001493B" w:rsidP="0001493B">
            <w:pPr>
              <w:pStyle w:val="Sansinterligne"/>
              <w:jc w:val="center"/>
            </w:pPr>
          </w:p>
        </w:tc>
        <w:tc>
          <w:tcPr>
            <w:tcW w:w="1275" w:type="dxa"/>
          </w:tcPr>
          <w:p w14:paraId="43844426" w14:textId="6A6F4572" w:rsidR="0001493B" w:rsidRDefault="0001493B" w:rsidP="0001493B">
            <w:pPr>
              <w:pStyle w:val="Sansinterligne"/>
            </w:pPr>
            <w:r>
              <w:t xml:space="preserve">340 ng/g </w:t>
            </w:r>
            <w:r w:rsidRPr="00463D99">
              <w:rPr>
                <w:color w:val="FF0000"/>
              </w:rPr>
              <w:t>dw</w:t>
            </w:r>
          </w:p>
        </w:tc>
        <w:tc>
          <w:tcPr>
            <w:tcW w:w="567" w:type="dxa"/>
          </w:tcPr>
          <w:p w14:paraId="443735D4" w14:textId="64E87782" w:rsidR="0001493B" w:rsidRDefault="0001493B" w:rsidP="0001493B">
            <w:pPr>
              <w:pStyle w:val="Sansinterligne"/>
            </w:pPr>
            <w:r>
              <w:t>b</w:t>
            </w:r>
          </w:p>
        </w:tc>
        <w:tc>
          <w:tcPr>
            <w:tcW w:w="1418" w:type="dxa"/>
            <w:tcBorders>
              <w:right w:val="single" w:sz="12" w:space="0" w:color="auto"/>
            </w:tcBorders>
          </w:tcPr>
          <w:p w14:paraId="1518DF8F" w14:textId="3A1F28A4"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7680535" w14:textId="0A1B1E9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C9CB2B9" w14:textId="7F1BF33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64526BF" w14:textId="42F98166"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B1F9C3B" w14:textId="77777777" w:rsidTr="0026427C">
        <w:trPr>
          <w:cantSplit/>
          <w:trHeight w:val="220"/>
        </w:trPr>
        <w:tc>
          <w:tcPr>
            <w:tcW w:w="1271" w:type="dxa"/>
            <w:vMerge/>
          </w:tcPr>
          <w:p w14:paraId="13535717" w14:textId="77777777" w:rsidR="0001493B" w:rsidRPr="00410A8D" w:rsidRDefault="0001493B" w:rsidP="0001493B">
            <w:pPr>
              <w:pStyle w:val="Sansinterligne"/>
              <w:rPr>
                <w:rStyle w:val="lev"/>
                <w:b w:val="0"/>
                <w:bCs w:val="0"/>
              </w:rPr>
            </w:pPr>
          </w:p>
        </w:tc>
        <w:tc>
          <w:tcPr>
            <w:tcW w:w="1418" w:type="dxa"/>
            <w:vAlign w:val="center"/>
          </w:tcPr>
          <w:p w14:paraId="7F40D25C" w14:textId="0BA63083" w:rsidR="0001493B" w:rsidRPr="000B09DF" w:rsidRDefault="0001493B" w:rsidP="0001493B">
            <w:pPr>
              <w:pStyle w:val="Sansinterligne"/>
              <w:rPr>
                <w:rStyle w:val="lev"/>
                <w:b w:val="0"/>
                <w:bCs w:val="0"/>
              </w:rPr>
            </w:pPr>
            <w:r w:rsidRPr="000B09DF">
              <w:rPr>
                <w:rStyle w:val="lev"/>
                <w:b w:val="0"/>
                <w:bCs w:val="0"/>
              </w:rPr>
              <w:t>Phenanthrene</w:t>
            </w:r>
          </w:p>
        </w:tc>
        <w:tc>
          <w:tcPr>
            <w:tcW w:w="1417" w:type="dxa"/>
            <w:vMerge/>
            <w:vAlign w:val="center"/>
          </w:tcPr>
          <w:p w14:paraId="74D31EC9" w14:textId="77777777" w:rsidR="0001493B" w:rsidRDefault="0001493B" w:rsidP="0001493B">
            <w:pPr>
              <w:pStyle w:val="Sansinterligne"/>
            </w:pPr>
          </w:p>
        </w:tc>
        <w:tc>
          <w:tcPr>
            <w:tcW w:w="1559" w:type="dxa"/>
            <w:vMerge/>
            <w:vAlign w:val="center"/>
          </w:tcPr>
          <w:p w14:paraId="6250FF87" w14:textId="77777777" w:rsidR="0001493B" w:rsidRDefault="0001493B" w:rsidP="0001493B">
            <w:pPr>
              <w:pStyle w:val="Sansinterligne"/>
            </w:pPr>
          </w:p>
        </w:tc>
        <w:tc>
          <w:tcPr>
            <w:tcW w:w="742" w:type="dxa"/>
            <w:vAlign w:val="center"/>
          </w:tcPr>
          <w:p w14:paraId="5867B748" w14:textId="50AEA3AE" w:rsidR="0001493B" w:rsidRDefault="0001493B" w:rsidP="0001493B">
            <w:pPr>
              <w:pStyle w:val="Sansinterligne"/>
              <w:jc w:val="center"/>
            </w:pPr>
            <w:r>
              <w:t>Medium</w:t>
            </w:r>
          </w:p>
        </w:tc>
        <w:tc>
          <w:tcPr>
            <w:tcW w:w="818" w:type="dxa"/>
            <w:vMerge/>
            <w:vAlign w:val="center"/>
          </w:tcPr>
          <w:p w14:paraId="1DEF2BCF" w14:textId="23296571" w:rsidR="0001493B" w:rsidRDefault="0001493B" w:rsidP="0001493B">
            <w:pPr>
              <w:pStyle w:val="Sansinterligne"/>
              <w:jc w:val="center"/>
            </w:pPr>
          </w:p>
        </w:tc>
        <w:tc>
          <w:tcPr>
            <w:tcW w:w="1275" w:type="dxa"/>
          </w:tcPr>
          <w:p w14:paraId="7B707831" w14:textId="21F9E072" w:rsidR="0001493B" w:rsidRDefault="0001493B" w:rsidP="0001493B">
            <w:pPr>
              <w:pStyle w:val="Sansinterligne"/>
            </w:pPr>
            <w:r>
              <w:t xml:space="preserve">1 700 ng/g </w:t>
            </w:r>
            <w:r w:rsidRPr="00AD4D50">
              <w:rPr>
                <w:color w:val="FF0000"/>
              </w:rPr>
              <w:t>dw</w:t>
            </w:r>
          </w:p>
        </w:tc>
        <w:tc>
          <w:tcPr>
            <w:tcW w:w="567" w:type="dxa"/>
          </w:tcPr>
          <w:p w14:paraId="24BFE165" w14:textId="09EA0016" w:rsidR="0001493B" w:rsidRDefault="0001493B" w:rsidP="0001493B">
            <w:pPr>
              <w:pStyle w:val="Sansinterligne"/>
            </w:pPr>
            <w:r>
              <w:t>b</w:t>
            </w:r>
          </w:p>
        </w:tc>
        <w:tc>
          <w:tcPr>
            <w:tcW w:w="1418" w:type="dxa"/>
            <w:tcBorders>
              <w:right w:val="single" w:sz="12" w:space="0" w:color="auto"/>
            </w:tcBorders>
          </w:tcPr>
          <w:p w14:paraId="7036A140" w14:textId="1BA35A32"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2A184B8E"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6FBC440" w14:textId="773D19E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AD511FA" w14:textId="59E13425"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4424401C" w14:textId="77777777" w:rsidTr="0026427C">
        <w:trPr>
          <w:cantSplit/>
          <w:trHeight w:val="125"/>
        </w:trPr>
        <w:tc>
          <w:tcPr>
            <w:tcW w:w="1271" w:type="dxa"/>
            <w:vMerge/>
          </w:tcPr>
          <w:p w14:paraId="76ACAB3C" w14:textId="77777777" w:rsidR="0001493B" w:rsidRPr="00410A8D" w:rsidRDefault="0001493B" w:rsidP="0001493B">
            <w:pPr>
              <w:pStyle w:val="Sansinterligne"/>
              <w:rPr>
                <w:rStyle w:val="lev"/>
                <w:b w:val="0"/>
                <w:bCs w:val="0"/>
              </w:rPr>
            </w:pPr>
          </w:p>
        </w:tc>
        <w:tc>
          <w:tcPr>
            <w:tcW w:w="1418" w:type="dxa"/>
            <w:vAlign w:val="center"/>
          </w:tcPr>
          <w:p w14:paraId="59321DF9" w14:textId="74402D28" w:rsidR="0001493B" w:rsidRPr="000B09DF" w:rsidRDefault="0001493B" w:rsidP="0001493B">
            <w:pPr>
              <w:pStyle w:val="Sansinterligne"/>
              <w:rPr>
                <w:rStyle w:val="lev"/>
                <w:b w:val="0"/>
                <w:bCs w:val="0"/>
              </w:rPr>
            </w:pPr>
            <w:r w:rsidRPr="000B09DF">
              <w:rPr>
                <w:rStyle w:val="lev"/>
                <w:b w:val="0"/>
                <w:bCs w:val="0"/>
              </w:rPr>
              <w:t>Pyrene</w:t>
            </w:r>
          </w:p>
        </w:tc>
        <w:tc>
          <w:tcPr>
            <w:tcW w:w="1417" w:type="dxa"/>
            <w:vMerge/>
            <w:vAlign w:val="center"/>
          </w:tcPr>
          <w:p w14:paraId="72B4B8FD" w14:textId="77777777" w:rsidR="0001493B" w:rsidRDefault="0001493B" w:rsidP="0001493B">
            <w:pPr>
              <w:pStyle w:val="Sansinterligne"/>
            </w:pPr>
          </w:p>
        </w:tc>
        <w:tc>
          <w:tcPr>
            <w:tcW w:w="1559" w:type="dxa"/>
            <w:vMerge/>
            <w:vAlign w:val="center"/>
          </w:tcPr>
          <w:p w14:paraId="1A29B275" w14:textId="77777777" w:rsidR="0001493B" w:rsidRDefault="0001493B" w:rsidP="0001493B">
            <w:pPr>
              <w:pStyle w:val="Sansinterligne"/>
            </w:pPr>
          </w:p>
        </w:tc>
        <w:tc>
          <w:tcPr>
            <w:tcW w:w="742" w:type="dxa"/>
            <w:vAlign w:val="center"/>
          </w:tcPr>
          <w:p w14:paraId="4CAFDF63" w14:textId="2D04C515" w:rsidR="0001493B" w:rsidRDefault="0001493B" w:rsidP="0001493B">
            <w:pPr>
              <w:pStyle w:val="Sansinterligne"/>
              <w:jc w:val="center"/>
            </w:pPr>
            <w:r>
              <w:t>High</w:t>
            </w:r>
          </w:p>
        </w:tc>
        <w:tc>
          <w:tcPr>
            <w:tcW w:w="818" w:type="dxa"/>
            <w:vMerge/>
            <w:vAlign w:val="center"/>
          </w:tcPr>
          <w:p w14:paraId="1219AB3D" w14:textId="77777777" w:rsidR="0001493B" w:rsidRDefault="0001493B" w:rsidP="0001493B">
            <w:pPr>
              <w:pStyle w:val="Sansinterligne"/>
              <w:jc w:val="center"/>
            </w:pPr>
          </w:p>
        </w:tc>
        <w:tc>
          <w:tcPr>
            <w:tcW w:w="1275" w:type="dxa"/>
          </w:tcPr>
          <w:p w14:paraId="7DCB0791" w14:textId="1DC278B4" w:rsidR="0001493B" w:rsidRDefault="0001493B" w:rsidP="0001493B">
            <w:pPr>
              <w:pStyle w:val="Sansinterligne"/>
            </w:pPr>
            <w:r>
              <w:t xml:space="preserve">100 ng/g </w:t>
            </w:r>
            <w:r w:rsidRPr="00AD4D50">
              <w:rPr>
                <w:color w:val="FF0000"/>
              </w:rPr>
              <w:t>dw</w:t>
            </w:r>
          </w:p>
        </w:tc>
        <w:tc>
          <w:tcPr>
            <w:tcW w:w="567" w:type="dxa"/>
          </w:tcPr>
          <w:p w14:paraId="70EE3FA8" w14:textId="08D95C68" w:rsidR="0001493B" w:rsidRDefault="0001493B" w:rsidP="0001493B">
            <w:pPr>
              <w:pStyle w:val="Sansinterligne"/>
            </w:pPr>
            <w:r>
              <w:t>b</w:t>
            </w:r>
          </w:p>
        </w:tc>
        <w:tc>
          <w:tcPr>
            <w:tcW w:w="1418" w:type="dxa"/>
            <w:tcBorders>
              <w:right w:val="single" w:sz="12" w:space="0" w:color="auto"/>
            </w:tcBorders>
          </w:tcPr>
          <w:p w14:paraId="7F0D0524" w14:textId="32842D31"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888C830" w14:textId="4D05A04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274C51C" w14:textId="20FA2AD2"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vAlign w:val="center"/>
          </w:tcPr>
          <w:p w14:paraId="318B32AF" w14:textId="758BB849"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3E69F0F6" w14:textId="77777777" w:rsidTr="0026427C">
        <w:trPr>
          <w:cantSplit/>
          <w:trHeight w:val="184"/>
        </w:trPr>
        <w:tc>
          <w:tcPr>
            <w:tcW w:w="1271" w:type="dxa"/>
            <w:vMerge/>
          </w:tcPr>
          <w:p w14:paraId="68A6330D" w14:textId="77777777" w:rsidR="0001493B" w:rsidRPr="00410A8D" w:rsidRDefault="0001493B" w:rsidP="0001493B">
            <w:pPr>
              <w:pStyle w:val="Sansinterligne"/>
              <w:rPr>
                <w:rStyle w:val="lev"/>
                <w:b w:val="0"/>
                <w:bCs w:val="0"/>
              </w:rPr>
            </w:pPr>
          </w:p>
        </w:tc>
        <w:tc>
          <w:tcPr>
            <w:tcW w:w="1418" w:type="dxa"/>
            <w:vAlign w:val="center"/>
          </w:tcPr>
          <w:p w14:paraId="4B01774D" w14:textId="568307D6" w:rsidR="0001493B" w:rsidRPr="000B09DF" w:rsidRDefault="0001493B" w:rsidP="0001493B">
            <w:pPr>
              <w:pStyle w:val="Sansinterligne"/>
              <w:rPr>
                <w:rStyle w:val="lev"/>
                <w:b w:val="0"/>
                <w:bCs w:val="0"/>
              </w:rPr>
            </w:pPr>
            <w:r w:rsidRPr="000B09DF">
              <w:rPr>
                <w:rStyle w:val="lev"/>
                <w:b w:val="0"/>
                <w:bCs w:val="0"/>
              </w:rPr>
              <w:t>Benzo(a)anthracene</w:t>
            </w:r>
          </w:p>
        </w:tc>
        <w:tc>
          <w:tcPr>
            <w:tcW w:w="1417" w:type="dxa"/>
            <w:vMerge/>
            <w:vAlign w:val="center"/>
          </w:tcPr>
          <w:p w14:paraId="124AAF4D" w14:textId="77777777" w:rsidR="0001493B" w:rsidRDefault="0001493B" w:rsidP="0001493B">
            <w:pPr>
              <w:pStyle w:val="Sansinterligne"/>
            </w:pPr>
          </w:p>
        </w:tc>
        <w:tc>
          <w:tcPr>
            <w:tcW w:w="1559" w:type="dxa"/>
            <w:vMerge/>
            <w:vAlign w:val="center"/>
          </w:tcPr>
          <w:p w14:paraId="5633C6C8" w14:textId="77777777" w:rsidR="0001493B" w:rsidRDefault="0001493B" w:rsidP="0001493B">
            <w:pPr>
              <w:pStyle w:val="Sansinterligne"/>
            </w:pPr>
          </w:p>
        </w:tc>
        <w:tc>
          <w:tcPr>
            <w:tcW w:w="742" w:type="dxa"/>
            <w:vAlign w:val="center"/>
          </w:tcPr>
          <w:p w14:paraId="1B5DCE23" w14:textId="24942FD6" w:rsidR="0001493B" w:rsidRDefault="0001493B" w:rsidP="0001493B">
            <w:pPr>
              <w:pStyle w:val="Sansinterligne"/>
              <w:jc w:val="center"/>
            </w:pPr>
            <w:r>
              <w:t>High</w:t>
            </w:r>
          </w:p>
        </w:tc>
        <w:tc>
          <w:tcPr>
            <w:tcW w:w="818" w:type="dxa"/>
            <w:vMerge/>
            <w:vAlign w:val="center"/>
          </w:tcPr>
          <w:p w14:paraId="78B9C245" w14:textId="0625522F" w:rsidR="0001493B" w:rsidRDefault="0001493B" w:rsidP="0001493B">
            <w:pPr>
              <w:pStyle w:val="Sansinterligne"/>
              <w:jc w:val="center"/>
            </w:pPr>
          </w:p>
        </w:tc>
        <w:tc>
          <w:tcPr>
            <w:tcW w:w="1275" w:type="dxa"/>
          </w:tcPr>
          <w:p w14:paraId="095EBBB1" w14:textId="782AF2D1" w:rsidR="0001493B" w:rsidRDefault="0001493B" w:rsidP="0001493B">
            <w:pPr>
              <w:pStyle w:val="Sansinterligne"/>
            </w:pPr>
            <w:r>
              <w:t xml:space="preserve">80 ng/g </w:t>
            </w:r>
            <w:r w:rsidRPr="00AD4D50">
              <w:rPr>
                <w:color w:val="FF0000"/>
              </w:rPr>
              <w:t>dw</w:t>
            </w:r>
          </w:p>
        </w:tc>
        <w:tc>
          <w:tcPr>
            <w:tcW w:w="567" w:type="dxa"/>
          </w:tcPr>
          <w:p w14:paraId="12533B10" w14:textId="7A6FFED4" w:rsidR="0001493B" w:rsidRDefault="0001493B" w:rsidP="0001493B">
            <w:pPr>
              <w:pStyle w:val="Sansinterligne"/>
            </w:pPr>
            <w:r>
              <w:t>b</w:t>
            </w:r>
          </w:p>
        </w:tc>
        <w:tc>
          <w:tcPr>
            <w:tcW w:w="1418" w:type="dxa"/>
            <w:tcBorders>
              <w:right w:val="single" w:sz="12" w:space="0" w:color="auto"/>
            </w:tcBorders>
          </w:tcPr>
          <w:p w14:paraId="1E0D8C69" w14:textId="44EC5634"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34B24DC" w14:textId="36741C1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4D1F353" w14:textId="29C478A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8D06972" w14:textId="4DCA5F65"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AD4D50" w14:paraId="676EA441" w14:textId="77777777" w:rsidTr="0026427C">
        <w:trPr>
          <w:cantSplit/>
          <w:trHeight w:val="102"/>
        </w:trPr>
        <w:tc>
          <w:tcPr>
            <w:tcW w:w="1271" w:type="dxa"/>
            <w:vMerge/>
            <w:tcBorders>
              <w:bottom w:val="single" w:sz="12" w:space="0" w:color="auto"/>
            </w:tcBorders>
          </w:tcPr>
          <w:p w14:paraId="5497350B" w14:textId="77777777" w:rsidR="0001493B" w:rsidRPr="00410A8D" w:rsidRDefault="0001493B" w:rsidP="0001493B">
            <w:pPr>
              <w:pStyle w:val="Sansinterligne"/>
              <w:rPr>
                <w:rStyle w:val="lev"/>
                <w:b w:val="0"/>
                <w:bCs w:val="0"/>
              </w:rPr>
            </w:pPr>
          </w:p>
        </w:tc>
        <w:tc>
          <w:tcPr>
            <w:tcW w:w="1418" w:type="dxa"/>
            <w:tcBorders>
              <w:bottom w:val="single" w:sz="12" w:space="0" w:color="auto"/>
            </w:tcBorders>
            <w:vAlign w:val="center"/>
          </w:tcPr>
          <w:p w14:paraId="47DACAF3" w14:textId="4ECDD974" w:rsidR="0001493B" w:rsidRPr="000B09DF" w:rsidRDefault="0001493B" w:rsidP="0001493B">
            <w:pPr>
              <w:pStyle w:val="Sansinterligne"/>
              <w:rPr>
                <w:rStyle w:val="lev"/>
                <w:b w:val="0"/>
                <w:bCs w:val="0"/>
                <w:lang w:val="en-US"/>
              </w:rPr>
            </w:pPr>
            <w:r w:rsidRPr="000B09DF">
              <w:rPr>
                <w:rStyle w:val="lev"/>
                <w:b w:val="0"/>
                <w:bCs w:val="0"/>
                <w:lang w:val="en-US"/>
              </w:rPr>
              <w:t>Benzo(g,h,i)perylene</w:t>
            </w:r>
          </w:p>
        </w:tc>
        <w:tc>
          <w:tcPr>
            <w:tcW w:w="1417" w:type="dxa"/>
            <w:vMerge/>
            <w:tcBorders>
              <w:bottom w:val="single" w:sz="12" w:space="0" w:color="auto"/>
            </w:tcBorders>
            <w:vAlign w:val="center"/>
          </w:tcPr>
          <w:p w14:paraId="2FA8B1F5" w14:textId="77777777" w:rsidR="0001493B" w:rsidRPr="00AD4D50" w:rsidRDefault="0001493B" w:rsidP="0001493B">
            <w:pPr>
              <w:pStyle w:val="Sansinterligne"/>
              <w:rPr>
                <w:lang w:val="en-US"/>
              </w:rPr>
            </w:pPr>
          </w:p>
        </w:tc>
        <w:tc>
          <w:tcPr>
            <w:tcW w:w="1559" w:type="dxa"/>
            <w:vMerge/>
            <w:tcBorders>
              <w:bottom w:val="single" w:sz="12" w:space="0" w:color="auto"/>
            </w:tcBorders>
            <w:vAlign w:val="center"/>
          </w:tcPr>
          <w:p w14:paraId="75BFCA22" w14:textId="77777777" w:rsidR="0001493B" w:rsidRPr="00AD4D50" w:rsidRDefault="0001493B" w:rsidP="0001493B">
            <w:pPr>
              <w:pStyle w:val="Sansinterligne"/>
              <w:rPr>
                <w:lang w:val="en-US"/>
              </w:rPr>
            </w:pPr>
          </w:p>
        </w:tc>
        <w:tc>
          <w:tcPr>
            <w:tcW w:w="742" w:type="dxa"/>
            <w:tcBorders>
              <w:bottom w:val="single" w:sz="12" w:space="0" w:color="auto"/>
            </w:tcBorders>
            <w:vAlign w:val="center"/>
          </w:tcPr>
          <w:p w14:paraId="59BA7B27" w14:textId="63FBD7D7" w:rsidR="0001493B" w:rsidRPr="00AD4D50" w:rsidRDefault="0001493B" w:rsidP="0001493B">
            <w:pPr>
              <w:pStyle w:val="Sansinterligne"/>
              <w:jc w:val="center"/>
              <w:rPr>
                <w:lang w:val="en-US"/>
              </w:rPr>
            </w:pPr>
            <w:r>
              <w:t>High</w:t>
            </w:r>
          </w:p>
        </w:tc>
        <w:tc>
          <w:tcPr>
            <w:tcW w:w="818" w:type="dxa"/>
            <w:vMerge/>
            <w:tcBorders>
              <w:bottom w:val="single" w:sz="12" w:space="0" w:color="auto"/>
            </w:tcBorders>
            <w:vAlign w:val="center"/>
          </w:tcPr>
          <w:p w14:paraId="62136A4C" w14:textId="0E79AC6D" w:rsidR="0001493B" w:rsidRPr="00AD4D50" w:rsidRDefault="0001493B" w:rsidP="0001493B">
            <w:pPr>
              <w:pStyle w:val="Sansinterligne"/>
              <w:jc w:val="center"/>
              <w:rPr>
                <w:lang w:val="en-US"/>
              </w:rPr>
            </w:pPr>
          </w:p>
        </w:tc>
        <w:tc>
          <w:tcPr>
            <w:tcW w:w="1275" w:type="dxa"/>
            <w:tcBorders>
              <w:bottom w:val="single" w:sz="12" w:space="0" w:color="auto"/>
            </w:tcBorders>
          </w:tcPr>
          <w:p w14:paraId="1DE1CB5D" w14:textId="1A9B62CD" w:rsidR="0001493B" w:rsidRPr="00AD4D50" w:rsidRDefault="0001493B" w:rsidP="0001493B">
            <w:pPr>
              <w:pStyle w:val="Sansinterligne"/>
              <w:rPr>
                <w:lang w:val="en-US"/>
              </w:rPr>
            </w:pPr>
            <w:r>
              <w:rPr>
                <w:lang w:val="en-US"/>
              </w:rPr>
              <w:t xml:space="preserve">110 ng/g </w:t>
            </w:r>
            <w:r w:rsidRPr="00AD4D50">
              <w:rPr>
                <w:color w:val="FF0000"/>
                <w:lang w:val="en-US"/>
              </w:rPr>
              <w:t>dw</w:t>
            </w:r>
          </w:p>
        </w:tc>
        <w:tc>
          <w:tcPr>
            <w:tcW w:w="567" w:type="dxa"/>
            <w:tcBorders>
              <w:bottom w:val="single" w:sz="12" w:space="0" w:color="auto"/>
            </w:tcBorders>
          </w:tcPr>
          <w:p w14:paraId="7A437BE2" w14:textId="2FC58670" w:rsidR="0001493B" w:rsidRPr="00AD4D50" w:rsidRDefault="0001493B" w:rsidP="0001493B">
            <w:pPr>
              <w:pStyle w:val="Sansinterligne"/>
              <w:rPr>
                <w:lang w:val="en-US"/>
              </w:rPr>
            </w:pPr>
            <w:r>
              <w:t>b</w:t>
            </w:r>
          </w:p>
        </w:tc>
        <w:tc>
          <w:tcPr>
            <w:tcW w:w="1418" w:type="dxa"/>
            <w:tcBorders>
              <w:bottom w:val="single" w:sz="12" w:space="0" w:color="auto"/>
              <w:right w:val="single" w:sz="12" w:space="0" w:color="auto"/>
            </w:tcBorders>
          </w:tcPr>
          <w:p w14:paraId="09F489C9" w14:textId="1C856840"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15262ABA" w14:textId="796D8E0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7441E05B" w14:textId="5A0765E7"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0556A117" w14:textId="082963E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BF57D0" w:rsidRPr="00FE2788" w14:paraId="1249A129" w14:textId="6285C8A9" w:rsidTr="00BB7212">
        <w:trPr>
          <w:cantSplit/>
          <w:trHeight w:val="274"/>
        </w:trPr>
        <w:tc>
          <w:tcPr>
            <w:tcW w:w="1271" w:type="dxa"/>
            <w:vMerge w:val="restart"/>
            <w:tcBorders>
              <w:top w:val="single" w:sz="12" w:space="0" w:color="auto"/>
            </w:tcBorders>
          </w:tcPr>
          <w:p w14:paraId="08CCDAD7" w14:textId="44F0A779" w:rsidR="00BF57D0" w:rsidRPr="006A6E94" w:rsidRDefault="00BF57D0" w:rsidP="00BF57D0">
            <w:pPr>
              <w:pStyle w:val="Sansinterligne"/>
              <w:rPr>
                <w:rStyle w:val="lev"/>
                <w:b w:val="0"/>
                <w:bCs w:val="0"/>
              </w:rPr>
            </w:pPr>
            <w:r>
              <w:rPr>
                <w:rStyle w:val="lev"/>
                <w:b w:val="0"/>
                <w:bCs w:val="0"/>
              </w:rPr>
              <w:t>Organochlorin pesticides</w:t>
            </w:r>
          </w:p>
        </w:tc>
        <w:tc>
          <w:tcPr>
            <w:tcW w:w="1418" w:type="dxa"/>
            <w:tcBorders>
              <w:top w:val="single" w:sz="12" w:space="0" w:color="auto"/>
            </w:tcBorders>
            <w:vAlign w:val="center"/>
          </w:tcPr>
          <w:p w14:paraId="35F42E37" w14:textId="5EF5C6BF" w:rsidR="00BF57D0" w:rsidRPr="000B09DF" w:rsidRDefault="00BF57D0" w:rsidP="00BF57D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BF57D0" w:rsidRPr="00410A8D" w:rsidRDefault="00BF57D0" w:rsidP="00BF57D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BF57D0" w:rsidRPr="00410A8D" w:rsidRDefault="00BF57D0" w:rsidP="00BF57D0">
            <w:pPr>
              <w:pStyle w:val="Sansinterligne"/>
            </w:pPr>
            <w:r>
              <w:t>Neurotoxicity, reproduction effects</w:t>
            </w:r>
          </w:p>
        </w:tc>
        <w:tc>
          <w:tcPr>
            <w:tcW w:w="742" w:type="dxa"/>
            <w:tcBorders>
              <w:top w:val="single" w:sz="12" w:space="0" w:color="auto"/>
            </w:tcBorders>
            <w:vAlign w:val="center"/>
          </w:tcPr>
          <w:p w14:paraId="550AC499" w14:textId="35A0DD56" w:rsidR="00BF57D0" w:rsidRPr="00410A8D" w:rsidRDefault="00BF57D0" w:rsidP="00BF57D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BF57D0" w:rsidRDefault="00BF57D0" w:rsidP="00BF57D0">
            <w:pPr>
              <w:pStyle w:val="Sansinterligne"/>
              <w:jc w:val="center"/>
            </w:pPr>
            <w:r>
              <w:t>1982-2023</w:t>
            </w:r>
          </w:p>
        </w:tc>
        <w:tc>
          <w:tcPr>
            <w:tcW w:w="1275" w:type="dxa"/>
            <w:tcBorders>
              <w:top w:val="single" w:sz="12" w:space="0" w:color="auto"/>
            </w:tcBorders>
          </w:tcPr>
          <w:p w14:paraId="3D4F3311" w14:textId="0385DB8A" w:rsidR="00BF57D0" w:rsidRDefault="00BF57D0" w:rsidP="00BF57D0">
            <w:pPr>
              <w:pStyle w:val="Sansinterligne"/>
              <w:tabs>
                <w:tab w:val="left" w:pos="569"/>
              </w:tabs>
            </w:pPr>
            <w:r>
              <w:rPr>
                <w:lang w:val="en-US"/>
              </w:rPr>
              <w:t xml:space="preserve">0.29 </w:t>
            </w:r>
            <w:r>
              <w:t>ng/g ww</w:t>
            </w:r>
          </w:p>
        </w:tc>
        <w:tc>
          <w:tcPr>
            <w:tcW w:w="567" w:type="dxa"/>
            <w:tcBorders>
              <w:top w:val="single" w:sz="12" w:space="0" w:color="auto"/>
            </w:tcBorders>
          </w:tcPr>
          <w:p w14:paraId="2266EE4A" w14:textId="7307D0EC" w:rsidR="00BF57D0" w:rsidRDefault="00BF57D0" w:rsidP="00BF57D0">
            <w:pPr>
              <w:pStyle w:val="Sansinterligne"/>
            </w:pPr>
            <w:r>
              <w:t>b</w:t>
            </w:r>
          </w:p>
        </w:tc>
        <w:tc>
          <w:tcPr>
            <w:tcW w:w="1418" w:type="dxa"/>
            <w:tcBorders>
              <w:top w:val="single" w:sz="12" w:space="0" w:color="auto"/>
              <w:right w:val="single" w:sz="12" w:space="0" w:color="auto"/>
            </w:tcBorders>
          </w:tcPr>
          <w:p w14:paraId="61D061ED" w14:textId="15130D83" w:rsidR="00BF57D0" w:rsidRDefault="00BF57D0" w:rsidP="00BF57D0">
            <w:pPr>
              <w:pStyle w:val="Sansinterligne"/>
            </w:pP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35303B21" w14:textId="7FA9FA0F" w:rsidR="00BF57D0" w:rsidRPr="004C18A6" w:rsidRDefault="00BF57D0" w:rsidP="00BB7212">
            <w:pPr>
              <w:pStyle w:val="Sansinterligne"/>
              <w:jc w:val="center"/>
            </w:pPr>
            <w:r w:rsidRPr="00147F5F">
              <w:rPr>
                <w:color w:val="70AD47" w:themeColor="accent6"/>
              </w:rPr>
              <w:t xml:space="preserve">↓  ↓  </w:t>
            </w:r>
            <w:r w:rsidR="004C18A6" w:rsidRPr="00147F5F">
              <w:rPr>
                <w:color w:val="70AD47" w:themeColor="accent6"/>
              </w:rPr>
              <w:t xml:space="preserve"> </w:t>
            </w:r>
            <w:r w:rsidR="004C18A6">
              <w:rPr>
                <w:rFonts w:ascii="Segoe UI Emoji" w:hAnsi="Segoe UI Emoji" w:cs="Segoe UI Emoji"/>
              </w:rPr>
              <w:t>🔵</w:t>
            </w:r>
          </w:p>
        </w:tc>
        <w:tc>
          <w:tcPr>
            <w:tcW w:w="939" w:type="dxa"/>
            <w:tcBorders>
              <w:top w:val="single" w:sz="12" w:space="0" w:color="auto"/>
            </w:tcBorders>
            <w:vAlign w:val="center"/>
          </w:tcPr>
          <w:p w14:paraId="165941A6" w14:textId="73AC3E6E" w:rsidR="00BF57D0" w:rsidRPr="004C18A6" w:rsidRDefault="00BF57D0" w:rsidP="00BB7212">
            <w:pPr>
              <w:pStyle w:val="Sansinterligne"/>
              <w:jc w:val="center"/>
            </w:pPr>
            <w:r w:rsidRPr="00147F5F">
              <w:rPr>
                <w:color w:val="70AD47" w:themeColor="accent6"/>
              </w:rPr>
              <w:t xml:space="preserve">↓ </w:t>
            </w:r>
            <w:r w:rsidRPr="004C18A6">
              <w:t xml:space="preserve"> →  </w:t>
            </w:r>
            <w:r w:rsidR="004C18A6">
              <w:t xml:space="preserve"> </w:t>
            </w:r>
            <w:r w:rsidR="004C18A6">
              <w:rPr>
                <w:rFonts w:ascii="Segoe UI Emoji" w:hAnsi="Segoe UI Emoji" w:cs="Segoe UI Emoji"/>
              </w:rPr>
              <w:t>🔵</w:t>
            </w:r>
          </w:p>
        </w:tc>
        <w:tc>
          <w:tcPr>
            <w:tcW w:w="939" w:type="dxa"/>
            <w:tcBorders>
              <w:top w:val="single" w:sz="12" w:space="0" w:color="auto"/>
            </w:tcBorders>
            <w:vAlign w:val="center"/>
          </w:tcPr>
          <w:p w14:paraId="416FD3CF" w14:textId="0F9360B5"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r>
      <w:tr w:rsidR="00BF57D0" w:rsidRPr="00FE2788" w14:paraId="0DDC5516" w14:textId="72D10862" w:rsidTr="00BB7212">
        <w:trPr>
          <w:cantSplit/>
          <w:trHeight w:val="274"/>
        </w:trPr>
        <w:tc>
          <w:tcPr>
            <w:tcW w:w="1271" w:type="dxa"/>
            <w:vMerge/>
            <w:tcBorders>
              <w:bottom w:val="single" w:sz="12" w:space="0" w:color="auto"/>
            </w:tcBorders>
          </w:tcPr>
          <w:p w14:paraId="7D83EFF2" w14:textId="77777777" w:rsidR="00BF57D0" w:rsidRPr="00AB0606" w:rsidRDefault="00BF57D0" w:rsidP="00BF57D0">
            <w:pPr>
              <w:pStyle w:val="Sansinterligne"/>
              <w:rPr>
                <w:rStyle w:val="lev"/>
                <w:b w:val="0"/>
                <w:bCs w:val="0"/>
              </w:rPr>
            </w:pPr>
          </w:p>
        </w:tc>
        <w:tc>
          <w:tcPr>
            <w:tcW w:w="1418" w:type="dxa"/>
            <w:tcBorders>
              <w:bottom w:val="single" w:sz="12" w:space="0" w:color="auto"/>
            </w:tcBorders>
            <w:vAlign w:val="center"/>
          </w:tcPr>
          <w:p w14:paraId="49990788" w14:textId="0EBC91D1" w:rsidR="00BF57D0" w:rsidRPr="000B09DF" w:rsidRDefault="00BF57D0" w:rsidP="00BF57D0">
            <w:pPr>
              <w:pStyle w:val="Sansinterligne"/>
              <w:rPr>
                <w:rStyle w:val="lev"/>
                <w:b w:val="0"/>
                <w:bCs w:val="0"/>
              </w:rPr>
            </w:pPr>
            <w:r w:rsidRPr="000B09DF">
              <w:t>DDT total: sum of isomers p,p'-DDT (4,4’-DDT), o,p’-DDT (2,4’-DDT), p,p'-DDE (4,4’-DDE), p,p'-DDD (4,4’-DDD)</w:t>
            </w:r>
          </w:p>
        </w:tc>
        <w:tc>
          <w:tcPr>
            <w:tcW w:w="1417" w:type="dxa"/>
            <w:tcBorders>
              <w:bottom w:val="single" w:sz="12" w:space="0" w:color="auto"/>
            </w:tcBorders>
            <w:vAlign w:val="center"/>
          </w:tcPr>
          <w:p w14:paraId="0EC2C68C" w14:textId="08B8B006" w:rsidR="00BF57D0" w:rsidRPr="00A23626" w:rsidRDefault="00BF57D0" w:rsidP="00BF57D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BF57D0" w:rsidRPr="002C09A8" w:rsidRDefault="00BF57D0" w:rsidP="00BF57D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BF57D0" w:rsidRPr="002C09A8" w:rsidRDefault="00BF57D0" w:rsidP="00BF57D0">
            <w:pPr>
              <w:pStyle w:val="Sansinterligne"/>
              <w:jc w:val="center"/>
              <w:rPr>
                <w:lang w:val="en-US"/>
              </w:rPr>
            </w:pPr>
            <w:r>
              <w:t>Very high</w:t>
            </w:r>
          </w:p>
        </w:tc>
        <w:tc>
          <w:tcPr>
            <w:tcW w:w="818" w:type="dxa"/>
            <w:tcBorders>
              <w:bottom w:val="single" w:sz="12" w:space="0" w:color="auto"/>
            </w:tcBorders>
            <w:vAlign w:val="center"/>
          </w:tcPr>
          <w:p w14:paraId="31FA93A5" w14:textId="2E7AFA5A" w:rsidR="00BF57D0" w:rsidRPr="002C09A8" w:rsidRDefault="00BF57D0" w:rsidP="00BF57D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BF57D0" w:rsidRDefault="00BF57D0" w:rsidP="00BF57D0">
            <w:pPr>
              <w:pStyle w:val="Sansinterligne"/>
              <w:tabs>
                <w:tab w:val="left" w:pos="569"/>
              </w:tabs>
            </w:pPr>
            <w:r>
              <w:t>1282 ng/g ww</w:t>
            </w:r>
          </w:p>
        </w:tc>
        <w:tc>
          <w:tcPr>
            <w:tcW w:w="567" w:type="dxa"/>
            <w:tcBorders>
              <w:bottom w:val="single" w:sz="12" w:space="0" w:color="auto"/>
            </w:tcBorders>
          </w:tcPr>
          <w:p w14:paraId="70AECCF4" w14:textId="4128E734" w:rsidR="00BF57D0" w:rsidRDefault="00BF57D0" w:rsidP="00BF57D0">
            <w:pPr>
              <w:pStyle w:val="Sansinterligne"/>
            </w:pPr>
            <w:r>
              <w:t>b</w:t>
            </w:r>
          </w:p>
        </w:tc>
        <w:tc>
          <w:tcPr>
            <w:tcW w:w="1418" w:type="dxa"/>
            <w:tcBorders>
              <w:bottom w:val="single" w:sz="12" w:space="0" w:color="auto"/>
              <w:right w:val="single" w:sz="12" w:space="0" w:color="auto"/>
            </w:tcBorders>
          </w:tcPr>
          <w:p w14:paraId="7CF9952A" w14:textId="34D5DF75" w:rsidR="00BF57D0" w:rsidRDefault="00BF57D0" w:rsidP="00BF57D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79E95678" w14:textId="488E631B"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583B9CAC" w14:textId="688822B0" w:rsidR="00BF57D0" w:rsidRPr="004C18A6" w:rsidRDefault="00BF57D0" w:rsidP="00BB7212">
            <w:pPr>
              <w:pStyle w:val="Sansinterligne"/>
              <w:jc w:val="center"/>
            </w:pPr>
            <w:r w:rsidRPr="00147F5F">
              <w:rPr>
                <w:color w:val="70AD47" w:themeColor="accent6"/>
              </w:rPr>
              <w:t>↓  ↓</w:t>
            </w:r>
            <w:r w:rsidRPr="004C18A6">
              <w:t xml:space="preserve">  </w:t>
            </w:r>
            <w:r w:rsidR="004C18A6">
              <w:t xml:space="preserve"> </w:t>
            </w:r>
            <w:r w:rsidR="004C18A6">
              <w:rPr>
                <w:rFonts w:ascii="Segoe UI Emoji" w:hAnsi="Segoe UI Emoji" w:cs="Segoe UI Emoji"/>
              </w:rPr>
              <w:t>🔵</w:t>
            </w:r>
          </w:p>
        </w:tc>
      </w:tr>
      <w:tr w:rsidR="004C18A6" w:rsidRPr="00AB0606" w14:paraId="63473EF8" w14:textId="01F6631B" w:rsidTr="00BB7212">
        <w:trPr>
          <w:cantSplit/>
          <w:trHeight w:val="274"/>
        </w:trPr>
        <w:tc>
          <w:tcPr>
            <w:tcW w:w="1271" w:type="dxa"/>
            <w:tcBorders>
              <w:top w:val="single" w:sz="12" w:space="0" w:color="auto"/>
            </w:tcBorders>
          </w:tcPr>
          <w:p w14:paraId="33CB2AB5" w14:textId="371600E7" w:rsidR="004C18A6" w:rsidRPr="00AB0606" w:rsidRDefault="004C18A6" w:rsidP="004C18A6">
            <w:pPr>
              <w:pStyle w:val="Sansinterligne"/>
              <w:rPr>
                <w:rStyle w:val="lev"/>
                <w:b w:val="0"/>
                <w:bCs w:val="0"/>
              </w:rPr>
            </w:pPr>
            <w:r w:rsidRPr="00AB0606">
              <w:rPr>
                <w:rStyle w:val="lev"/>
                <w:b w:val="0"/>
                <w:bCs w:val="0"/>
              </w:rPr>
              <w:t>Dioxin-like compounds (DLC)</w:t>
            </w:r>
          </w:p>
        </w:tc>
        <w:tc>
          <w:tcPr>
            <w:tcW w:w="1418" w:type="dxa"/>
            <w:tcBorders>
              <w:top w:val="single" w:sz="12" w:space="0" w:color="auto"/>
            </w:tcBorders>
            <w:vAlign w:val="center"/>
          </w:tcPr>
          <w:p w14:paraId="1432209F" w14:textId="6068010D" w:rsidR="004C18A6" w:rsidRPr="000B09DF" w:rsidRDefault="004C18A6" w:rsidP="004C18A6">
            <w:pPr>
              <w:pStyle w:val="Sansinterligne"/>
              <w:rPr>
                <w:rStyle w:val="lev"/>
                <w:b w:val="0"/>
                <w:bCs w:val="0"/>
                <w:lang w:val="en-US"/>
              </w:rPr>
            </w:pPr>
            <w:r w:rsidRPr="000B09DF">
              <w:rPr>
                <w:rStyle w:val="lev"/>
                <w:b w:val="0"/>
                <w:bCs w:val="0"/>
                <w:lang w:val="en-US"/>
              </w:rPr>
              <w:t>Dioxins and dioxin-like compounds: weighted sum of PCDD + PCDF + PCB-DL (*)</w:t>
            </w:r>
          </w:p>
        </w:tc>
        <w:tc>
          <w:tcPr>
            <w:tcW w:w="1417" w:type="dxa"/>
            <w:tcBorders>
              <w:top w:val="single" w:sz="12" w:space="0" w:color="auto"/>
            </w:tcBorders>
            <w:vAlign w:val="center"/>
          </w:tcPr>
          <w:p w14:paraId="621A3672" w14:textId="095F3431" w:rsidR="004C18A6" w:rsidRPr="00AB0606" w:rsidRDefault="004C18A6" w:rsidP="004C18A6">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top w:val="single" w:sz="12" w:space="0" w:color="auto"/>
            </w:tcBorders>
            <w:vAlign w:val="center"/>
          </w:tcPr>
          <w:p w14:paraId="22A7A695" w14:textId="4AFD5D7C" w:rsidR="004C18A6" w:rsidRPr="00DA71CB" w:rsidRDefault="004C18A6" w:rsidP="004C18A6">
            <w:pPr>
              <w:pStyle w:val="Sansinterligne"/>
              <w:rPr>
                <w:lang w:val="en-US"/>
              </w:rPr>
            </w:pPr>
            <w:r w:rsidRPr="00DA71CB">
              <w:rPr>
                <w:lang w:val="en-US"/>
              </w:rPr>
              <w:t>Carcinogenicity, endocrine disruption</w:t>
            </w:r>
          </w:p>
        </w:tc>
        <w:tc>
          <w:tcPr>
            <w:tcW w:w="742" w:type="dxa"/>
            <w:tcBorders>
              <w:top w:val="single" w:sz="12" w:space="0" w:color="auto"/>
            </w:tcBorders>
            <w:vAlign w:val="center"/>
          </w:tcPr>
          <w:p w14:paraId="14AE5C93" w14:textId="6300A590" w:rsidR="004C18A6" w:rsidRPr="00AB0606" w:rsidRDefault="004C18A6" w:rsidP="004C18A6">
            <w:pPr>
              <w:pStyle w:val="Sansinterligne"/>
              <w:jc w:val="center"/>
              <w:rPr>
                <w:lang w:val="en-US"/>
              </w:rPr>
            </w:pPr>
            <w:r w:rsidRPr="00FE2788">
              <w:rPr>
                <w:szCs w:val="20"/>
                <w:lang w:val="en-US"/>
              </w:rPr>
              <w:t>Very high</w:t>
            </w:r>
          </w:p>
        </w:tc>
        <w:tc>
          <w:tcPr>
            <w:tcW w:w="818" w:type="dxa"/>
            <w:tcBorders>
              <w:top w:val="single" w:sz="12" w:space="0" w:color="auto"/>
            </w:tcBorders>
            <w:vAlign w:val="center"/>
          </w:tcPr>
          <w:p w14:paraId="002240F5" w14:textId="313A0BC8" w:rsidR="004C18A6" w:rsidRPr="00AB0606" w:rsidRDefault="004C18A6" w:rsidP="00151637">
            <w:pPr>
              <w:pStyle w:val="Sansinterligne"/>
              <w:rPr>
                <w:lang w:val="en-US"/>
              </w:rPr>
            </w:pPr>
            <w:r>
              <w:rPr>
                <w:lang w:val="en-US"/>
              </w:rPr>
              <w:t>2008-2024</w:t>
            </w:r>
          </w:p>
        </w:tc>
        <w:tc>
          <w:tcPr>
            <w:tcW w:w="1275" w:type="dxa"/>
            <w:tcBorders>
              <w:top w:val="single" w:sz="12" w:space="0" w:color="auto"/>
            </w:tcBorders>
          </w:tcPr>
          <w:p w14:paraId="3D22AA68" w14:textId="2875AD84" w:rsidR="004C18A6" w:rsidRPr="00AB0606" w:rsidRDefault="004C18A6" w:rsidP="004C18A6">
            <w:pPr>
              <w:pStyle w:val="Sansinterligne"/>
              <w:tabs>
                <w:tab w:val="left" w:pos="569"/>
              </w:tabs>
              <w:rPr>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top w:val="single" w:sz="12" w:space="0" w:color="auto"/>
            </w:tcBorders>
          </w:tcPr>
          <w:p w14:paraId="75F0227C" w14:textId="115F9C50" w:rsidR="004C18A6" w:rsidRPr="00AB0606" w:rsidRDefault="004C18A6" w:rsidP="004C18A6">
            <w:pPr>
              <w:pStyle w:val="Sansinterligne"/>
              <w:rPr>
                <w:lang w:val="en-US"/>
              </w:rPr>
            </w:pPr>
            <w:r>
              <w:rPr>
                <w:lang w:val="en-US"/>
              </w:rPr>
              <w:t>f, c, m</w:t>
            </w:r>
          </w:p>
        </w:tc>
        <w:tc>
          <w:tcPr>
            <w:tcW w:w="1418" w:type="dxa"/>
            <w:tcBorders>
              <w:top w:val="single" w:sz="12" w:space="0" w:color="auto"/>
              <w:right w:val="single" w:sz="12" w:space="0" w:color="auto"/>
            </w:tcBorders>
          </w:tcPr>
          <w:p w14:paraId="1867DAF2" w14:textId="5ED33A25" w:rsidR="004C18A6" w:rsidRDefault="004C18A6" w:rsidP="004C18A6">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62C6F7C5" w14:textId="47728441" w:rsidR="004C18A6" w:rsidRPr="004C18A6" w:rsidRDefault="004C18A6" w:rsidP="00BB7212">
            <w:pPr>
              <w:pStyle w:val="Sansinterligne"/>
              <w:jc w:val="center"/>
            </w:pPr>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61C1CE2" w14:textId="2000FA54" w:rsidR="004C18A6" w:rsidRPr="004C18A6" w:rsidRDefault="004C18A6" w:rsidP="00BB7212">
            <w:pPr>
              <w:pStyle w:val="Sansinterligne"/>
              <w:jc w:val="center"/>
            </w:pPr>
            <w:r w:rsidRPr="00147F5F">
              <w:rPr>
                <w:color w:val="FF0000"/>
              </w:rPr>
              <w:t>↑</w:t>
            </w:r>
            <w:r w:rsidRPr="004C18A6">
              <w:t xml:space="preserve">  </w:t>
            </w:r>
            <w:r w:rsidR="000F3CC9">
              <w:rPr>
                <w:rFonts w:ascii="Segoe UI Emoji" w:hAnsi="Segoe UI Emoji" w:cs="Segoe UI Emoji"/>
              </w:rPr>
              <w:t>🔵</w:t>
            </w:r>
          </w:p>
        </w:tc>
        <w:tc>
          <w:tcPr>
            <w:tcW w:w="939" w:type="dxa"/>
            <w:tcBorders>
              <w:top w:val="single" w:sz="12" w:space="0" w:color="auto"/>
            </w:tcBorders>
            <w:vAlign w:val="center"/>
          </w:tcPr>
          <w:p w14:paraId="6444B682" w14:textId="3413D6D0" w:rsidR="004C18A6" w:rsidRPr="004C18A6" w:rsidRDefault="000F3CC9" w:rsidP="00BB7212">
            <w:pPr>
              <w:pStyle w:val="Sansinterligne"/>
              <w:jc w:val="center"/>
            </w:pPr>
            <w:r w:rsidRPr="004C18A6">
              <w:t>→</w:t>
            </w:r>
            <w:r w:rsidR="004C18A6" w:rsidRPr="004C18A6">
              <w:t xml:space="preserve">  </w:t>
            </w:r>
            <w:r w:rsidR="00F72B94" w:rsidRPr="003F66AA">
              <w:rPr>
                <w:rFonts w:ascii="Segoe UI Emoji" w:hAnsi="Segoe UI Emoji" w:cs="Segoe UI Emoji"/>
              </w:rPr>
              <w:t>🟠</w:t>
            </w:r>
          </w:p>
        </w:tc>
      </w:tr>
      <w:tr w:rsidR="003F66AA" w:rsidRPr="00AB0606" w14:paraId="2D35CC37" w14:textId="77777777" w:rsidTr="00BB7212">
        <w:trPr>
          <w:cantSplit/>
          <w:trHeight w:val="274"/>
        </w:trPr>
        <w:tc>
          <w:tcPr>
            <w:tcW w:w="1271" w:type="dxa"/>
            <w:vMerge w:val="restart"/>
          </w:tcPr>
          <w:p w14:paraId="339812DF" w14:textId="3B8BDD4D" w:rsidR="003F66AA" w:rsidRPr="00AB0606" w:rsidRDefault="003F66AA" w:rsidP="003F66AA">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vAlign w:val="center"/>
          </w:tcPr>
          <w:p w14:paraId="6C18B2AD" w14:textId="128F17B9" w:rsidR="003F66AA" w:rsidRPr="000B09DF" w:rsidRDefault="003F66AA" w:rsidP="003F66AA">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3F66AA" w:rsidRPr="00AB0606" w:rsidRDefault="003F66AA" w:rsidP="003F66AA">
            <w:pPr>
              <w:pStyle w:val="Sansinterligne"/>
              <w:rPr>
                <w:lang w:val="en-US"/>
              </w:rPr>
            </w:pPr>
            <w:r>
              <w:t>Dielectric fluids, sealants</w:t>
            </w:r>
          </w:p>
        </w:tc>
        <w:tc>
          <w:tcPr>
            <w:tcW w:w="1559" w:type="dxa"/>
            <w:vMerge w:val="restart"/>
            <w:vAlign w:val="center"/>
          </w:tcPr>
          <w:p w14:paraId="2540614D" w14:textId="1DF4941D" w:rsidR="003F66AA" w:rsidRPr="00AB0606" w:rsidRDefault="003F66AA" w:rsidP="003F66AA">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3F66AA" w:rsidRPr="00AB0606" w:rsidRDefault="003F66AA" w:rsidP="003F66AA">
            <w:pPr>
              <w:pStyle w:val="Sansinterligne"/>
              <w:jc w:val="center"/>
              <w:rPr>
                <w:lang w:val="en-US"/>
              </w:rPr>
            </w:pPr>
            <w:r w:rsidRPr="00FE2788">
              <w:rPr>
                <w:lang w:val="en-US"/>
              </w:rPr>
              <w:t>Very high</w:t>
            </w:r>
          </w:p>
        </w:tc>
        <w:tc>
          <w:tcPr>
            <w:tcW w:w="818" w:type="dxa"/>
            <w:vMerge w:val="restart"/>
            <w:vAlign w:val="center"/>
          </w:tcPr>
          <w:p w14:paraId="345F65B7" w14:textId="68FBA79F" w:rsidR="003F66AA" w:rsidRPr="00AB0606" w:rsidRDefault="003F66AA" w:rsidP="003F66AA">
            <w:pPr>
              <w:pStyle w:val="Sansinterligne"/>
              <w:jc w:val="center"/>
              <w:rPr>
                <w:lang w:val="en-US"/>
              </w:rPr>
            </w:pPr>
            <w:r>
              <w:rPr>
                <w:lang w:val="en-US"/>
              </w:rPr>
              <w:t>1988-2024</w:t>
            </w:r>
          </w:p>
        </w:tc>
        <w:tc>
          <w:tcPr>
            <w:tcW w:w="1275" w:type="dxa"/>
          </w:tcPr>
          <w:p w14:paraId="4ACDE869" w14:textId="0BE90F7C" w:rsidR="003F66AA" w:rsidRDefault="003F66AA" w:rsidP="003F66AA">
            <w:pPr>
              <w:pStyle w:val="Sansinterligne"/>
              <w:tabs>
                <w:tab w:val="left" w:pos="569"/>
              </w:tabs>
              <w:rPr>
                <w:rStyle w:val="lev"/>
                <w:b w:val="0"/>
                <w:bCs w:val="0"/>
                <w:lang w:val="en-US"/>
              </w:rPr>
            </w:pPr>
            <w:r>
              <w:rPr>
                <w:rStyle w:val="lev"/>
                <w:b w:val="0"/>
                <w:bCs w:val="0"/>
                <w:lang w:val="en-US"/>
              </w:rPr>
              <w:t xml:space="preserve">67 ng/g </w:t>
            </w:r>
            <w:r w:rsidRPr="009B6A98">
              <w:rPr>
                <w:rStyle w:val="lev"/>
                <w:b w:val="0"/>
                <w:bCs w:val="0"/>
                <w:color w:val="FF0000"/>
                <w:lang w:val="en-US"/>
              </w:rPr>
              <w:t>lw</w:t>
            </w:r>
          </w:p>
        </w:tc>
        <w:tc>
          <w:tcPr>
            <w:tcW w:w="567" w:type="dxa"/>
            <w:vMerge w:val="restart"/>
          </w:tcPr>
          <w:p w14:paraId="5859D032" w14:textId="677AE41B" w:rsidR="003F66AA" w:rsidRPr="00AB0606" w:rsidRDefault="003F66AA" w:rsidP="003F66AA">
            <w:pPr>
              <w:pStyle w:val="Sansinterligne"/>
              <w:rPr>
                <w:lang w:val="en-US"/>
              </w:rPr>
            </w:pPr>
            <w:r>
              <w:rPr>
                <w:lang w:val="en-US"/>
              </w:rPr>
              <w:t>b</w:t>
            </w:r>
          </w:p>
        </w:tc>
        <w:tc>
          <w:tcPr>
            <w:tcW w:w="1418" w:type="dxa"/>
            <w:vMerge w:val="restart"/>
            <w:tcBorders>
              <w:right w:val="single" w:sz="12" w:space="0" w:color="auto"/>
            </w:tcBorders>
          </w:tcPr>
          <w:p w14:paraId="0894F605" w14:textId="26DFC58F" w:rsidR="003F66AA" w:rsidRDefault="003F66AA" w:rsidP="003F66AA">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vAlign w:val="center"/>
          </w:tcPr>
          <w:p w14:paraId="607D8511" w14:textId="43704465"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c>
          <w:tcPr>
            <w:tcW w:w="939" w:type="dxa"/>
            <w:vAlign w:val="center"/>
          </w:tcPr>
          <w:p w14:paraId="55AEC7DA" w14:textId="2A66C19A"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r>
      <w:tr w:rsidR="003F66AA" w:rsidRPr="00AB0606" w14:paraId="203DCEE5" w14:textId="77777777" w:rsidTr="00BB7212">
        <w:trPr>
          <w:cantSplit/>
          <w:trHeight w:val="274"/>
        </w:trPr>
        <w:tc>
          <w:tcPr>
            <w:tcW w:w="1271" w:type="dxa"/>
            <w:vMerge/>
          </w:tcPr>
          <w:p w14:paraId="157C8391" w14:textId="77777777" w:rsidR="003F66AA" w:rsidRPr="00FE2788" w:rsidRDefault="003F66AA" w:rsidP="003F66AA">
            <w:pPr>
              <w:pStyle w:val="Sansinterligne"/>
              <w:rPr>
                <w:lang w:val="en-US"/>
              </w:rPr>
            </w:pPr>
          </w:p>
        </w:tc>
        <w:tc>
          <w:tcPr>
            <w:tcW w:w="1418" w:type="dxa"/>
            <w:vAlign w:val="center"/>
          </w:tcPr>
          <w:p w14:paraId="64D004DA" w14:textId="09804126" w:rsidR="003F66AA" w:rsidRPr="000B09DF" w:rsidRDefault="003F66AA" w:rsidP="003F66AA">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3F66AA" w:rsidRPr="00FE2788" w:rsidRDefault="003F66AA" w:rsidP="003F66AA">
            <w:pPr>
              <w:pStyle w:val="Sansinterligne"/>
              <w:rPr>
                <w:lang w:val="en-US"/>
              </w:rPr>
            </w:pPr>
          </w:p>
        </w:tc>
        <w:tc>
          <w:tcPr>
            <w:tcW w:w="1559" w:type="dxa"/>
            <w:vMerge/>
            <w:vAlign w:val="center"/>
          </w:tcPr>
          <w:p w14:paraId="72F5BBEE" w14:textId="77777777" w:rsidR="003F66AA" w:rsidRPr="00FE2788" w:rsidRDefault="003F66AA" w:rsidP="003F66AA">
            <w:pPr>
              <w:pStyle w:val="Sansinterligne"/>
              <w:rPr>
                <w:lang w:val="en-US"/>
              </w:rPr>
            </w:pPr>
          </w:p>
        </w:tc>
        <w:tc>
          <w:tcPr>
            <w:tcW w:w="742" w:type="dxa"/>
            <w:vMerge/>
            <w:vAlign w:val="center"/>
          </w:tcPr>
          <w:p w14:paraId="58378C8D" w14:textId="77777777" w:rsidR="003F66AA" w:rsidRPr="00FE2788" w:rsidRDefault="003F66AA" w:rsidP="003F66AA">
            <w:pPr>
              <w:pStyle w:val="Sansinterligne"/>
              <w:jc w:val="center"/>
              <w:rPr>
                <w:lang w:val="en-US"/>
              </w:rPr>
            </w:pPr>
          </w:p>
        </w:tc>
        <w:tc>
          <w:tcPr>
            <w:tcW w:w="818" w:type="dxa"/>
            <w:vMerge/>
            <w:vAlign w:val="center"/>
          </w:tcPr>
          <w:p w14:paraId="6617D70F" w14:textId="77777777" w:rsidR="003F66AA" w:rsidRPr="00AB0606" w:rsidRDefault="003F66AA" w:rsidP="003F66AA">
            <w:pPr>
              <w:pStyle w:val="Sansinterligne"/>
              <w:jc w:val="center"/>
              <w:rPr>
                <w:lang w:val="en-US"/>
              </w:rPr>
            </w:pPr>
          </w:p>
        </w:tc>
        <w:tc>
          <w:tcPr>
            <w:tcW w:w="1275" w:type="dxa"/>
          </w:tcPr>
          <w:p w14:paraId="3BA2527C" w14:textId="33552B57" w:rsidR="003F66AA" w:rsidRDefault="003F66AA" w:rsidP="003F66AA">
            <w:pPr>
              <w:pStyle w:val="Sansinterligne"/>
              <w:tabs>
                <w:tab w:val="left" w:pos="569"/>
              </w:tabs>
              <w:rPr>
                <w:rStyle w:val="lev"/>
                <w:b w:val="0"/>
                <w:bCs w:val="0"/>
                <w:lang w:val="en-US"/>
              </w:rPr>
            </w:pPr>
            <w:r>
              <w:rPr>
                <w:rStyle w:val="lev"/>
                <w:b w:val="0"/>
                <w:bCs w:val="0"/>
                <w:lang w:val="en-US"/>
              </w:rPr>
              <w:t>108 ng/g lw</w:t>
            </w:r>
          </w:p>
        </w:tc>
        <w:tc>
          <w:tcPr>
            <w:tcW w:w="567" w:type="dxa"/>
            <w:vMerge/>
          </w:tcPr>
          <w:p w14:paraId="5D43386F"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6D8EEE9" w14:textId="42F095BB" w:rsidR="003F66AA" w:rsidRDefault="003F66AA" w:rsidP="003F66AA">
            <w:pPr>
              <w:pStyle w:val="Sansinterligne"/>
              <w:rPr>
                <w:lang w:val="en-US"/>
              </w:rPr>
            </w:pPr>
          </w:p>
        </w:tc>
        <w:tc>
          <w:tcPr>
            <w:tcW w:w="939" w:type="dxa"/>
            <w:tcBorders>
              <w:left w:val="single" w:sz="12" w:space="0" w:color="auto"/>
            </w:tcBorders>
            <w:vAlign w:val="center"/>
          </w:tcPr>
          <w:p w14:paraId="47C710EE" w14:textId="6EC4FE67"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c>
          <w:tcPr>
            <w:tcW w:w="939" w:type="dxa"/>
            <w:vAlign w:val="center"/>
          </w:tcPr>
          <w:p w14:paraId="3AE158B9" w14:textId="13199512"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c>
          <w:tcPr>
            <w:tcW w:w="939" w:type="dxa"/>
            <w:vAlign w:val="center"/>
          </w:tcPr>
          <w:p w14:paraId="7B5252C2" w14:textId="7979804E"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383B05C" w14:textId="77777777" w:rsidTr="00BB7212">
        <w:trPr>
          <w:cantSplit/>
          <w:trHeight w:val="274"/>
        </w:trPr>
        <w:tc>
          <w:tcPr>
            <w:tcW w:w="1271" w:type="dxa"/>
            <w:vMerge/>
          </w:tcPr>
          <w:p w14:paraId="3FAA74B9" w14:textId="77777777" w:rsidR="003F66AA" w:rsidRPr="00FE2788" w:rsidRDefault="003F66AA" w:rsidP="003F66AA">
            <w:pPr>
              <w:pStyle w:val="Sansinterligne"/>
              <w:rPr>
                <w:lang w:val="en-US"/>
              </w:rPr>
            </w:pPr>
          </w:p>
        </w:tc>
        <w:tc>
          <w:tcPr>
            <w:tcW w:w="1418" w:type="dxa"/>
            <w:vAlign w:val="center"/>
          </w:tcPr>
          <w:p w14:paraId="094CBFAB" w14:textId="190DA998" w:rsidR="003F66AA" w:rsidRPr="000B09DF" w:rsidRDefault="003F66AA" w:rsidP="003F66AA">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3F66AA" w:rsidRPr="00FE2788" w:rsidRDefault="003F66AA" w:rsidP="003F66AA">
            <w:pPr>
              <w:pStyle w:val="Sansinterligne"/>
              <w:rPr>
                <w:lang w:val="en-US"/>
              </w:rPr>
            </w:pPr>
          </w:p>
        </w:tc>
        <w:tc>
          <w:tcPr>
            <w:tcW w:w="1559" w:type="dxa"/>
            <w:vMerge/>
            <w:vAlign w:val="center"/>
          </w:tcPr>
          <w:p w14:paraId="1DC9B2B9" w14:textId="77777777" w:rsidR="003F66AA" w:rsidRPr="00FE2788" w:rsidRDefault="003F66AA" w:rsidP="003F66AA">
            <w:pPr>
              <w:pStyle w:val="Sansinterligne"/>
              <w:rPr>
                <w:lang w:val="en-US"/>
              </w:rPr>
            </w:pPr>
          </w:p>
        </w:tc>
        <w:tc>
          <w:tcPr>
            <w:tcW w:w="742" w:type="dxa"/>
            <w:vMerge/>
            <w:vAlign w:val="center"/>
          </w:tcPr>
          <w:p w14:paraId="5DDA3627" w14:textId="77777777" w:rsidR="003F66AA" w:rsidRPr="00FE2788" w:rsidRDefault="003F66AA" w:rsidP="003F66AA">
            <w:pPr>
              <w:pStyle w:val="Sansinterligne"/>
              <w:jc w:val="center"/>
              <w:rPr>
                <w:lang w:val="en-US"/>
              </w:rPr>
            </w:pPr>
          </w:p>
        </w:tc>
        <w:tc>
          <w:tcPr>
            <w:tcW w:w="818" w:type="dxa"/>
            <w:vMerge/>
            <w:vAlign w:val="center"/>
          </w:tcPr>
          <w:p w14:paraId="175C52EF" w14:textId="77777777" w:rsidR="003F66AA" w:rsidRPr="00AB0606" w:rsidRDefault="003F66AA" w:rsidP="003F66AA">
            <w:pPr>
              <w:pStyle w:val="Sansinterligne"/>
              <w:jc w:val="center"/>
              <w:rPr>
                <w:lang w:val="en-US"/>
              </w:rPr>
            </w:pPr>
          </w:p>
        </w:tc>
        <w:tc>
          <w:tcPr>
            <w:tcW w:w="1275" w:type="dxa"/>
          </w:tcPr>
          <w:p w14:paraId="4BE6495B" w14:textId="656C65AC" w:rsidR="003F66AA" w:rsidRDefault="003F66AA" w:rsidP="003F66AA">
            <w:pPr>
              <w:pStyle w:val="Sansinterligne"/>
              <w:tabs>
                <w:tab w:val="left" w:pos="569"/>
              </w:tabs>
              <w:rPr>
                <w:rStyle w:val="lev"/>
                <w:b w:val="0"/>
                <w:bCs w:val="0"/>
                <w:lang w:val="en-US"/>
              </w:rPr>
            </w:pPr>
            <w:r>
              <w:rPr>
                <w:rStyle w:val="lev"/>
                <w:b w:val="0"/>
                <w:bCs w:val="0"/>
                <w:lang w:val="en-US"/>
              </w:rPr>
              <w:t>121 ng/g lw</w:t>
            </w:r>
          </w:p>
        </w:tc>
        <w:tc>
          <w:tcPr>
            <w:tcW w:w="567" w:type="dxa"/>
            <w:vMerge/>
          </w:tcPr>
          <w:p w14:paraId="5C98FA2E"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3C2938B" w14:textId="22ACEDD1" w:rsidR="003F66AA" w:rsidRDefault="003F66AA" w:rsidP="003F66AA">
            <w:pPr>
              <w:pStyle w:val="Sansinterligne"/>
              <w:rPr>
                <w:lang w:val="en-US"/>
              </w:rPr>
            </w:pPr>
          </w:p>
        </w:tc>
        <w:tc>
          <w:tcPr>
            <w:tcW w:w="939" w:type="dxa"/>
            <w:tcBorders>
              <w:left w:val="single" w:sz="12" w:space="0" w:color="auto"/>
            </w:tcBorders>
            <w:vAlign w:val="center"/>
          </w:tcPr>
          <w:p w14:paraId="1A99DEB5" w14:textId="292CE3A5" w:rsidR="003F66AA" w:rsidRDefault="003F66AA" w:rsidP="00BB7212">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3F66AA" w:rsidRDefault="003F66AA" w:rsidP="00BB7212">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4F7A09A"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sidRPr="004C18A6">
              <w:rPr>
                <w:rFonts w:ascii="Segoe UI Emoji" w:hAnsi="Segoe UI Emoji" w:cs="Segoe UI Emoji"/>
              </w:rPr>
              <w:t>🔴</w:t>
            </w:r>
          </w:p>
        </w:tc>
      </w:tr>
      <w:tr w:rsidR="003F66AA" w:rsidRPr="00AB0606" w14:paraId="3E937663" w14:textId="77777777" w:rsidTr="00BB7212">
        <w:trPr>
          <w:cantSplit/>
          <w:trHeight w:val="274"/>
        </w:trPr>
        <w:tc>
          <w:tcPr>
            <w:tcW w:w="1271" w:type="dxa"/>
            <w:vMerge/>
          </w:tcPr>
          <w:p w14:paraId="5C55E16D" w14:textId="77777777" w:rsidR="003F66AA" w:rsidRPr="00FE2788" w:rsidRDefault="003F66AA" w:rsidP="003F66AA">
            <w:pPr>
              <w:pStyle w:val="Sansinterligne"/>
              <w:rPr>
                <w:lang w:val="en-US"/>
              </w:rPr>
            </w:pPr>
          </w:p>
        </w:tc>
        <w:tc>
          <w:tcPr>
            <w:tcW w:w="1418" w:type="dxa"/>
            <w:vAlign w:val="center"/>
          </w:tcPr>
          <w:p w14:paraId="65B5FCD8" w14:textId="3708D9AA" w:rsidR="003F66AA" w:rsidRPr="000B09DF" w:rsidRDefault="003F66AA" w:rsidP="003F66AA">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3F66AA" w:rsidRPr="00FE2788" w:rsidRDefault="003F66AA" w:rsidP="003F66AA">
            <w:pPr>
              <w:pStyle w:val="Sansinterligne"/>
              <w:rPr>
                <w:lang w:val="en-US"/>
              </w:rPr>
            </w:pPr>
          </w:p>
        </w:tc>
        <w:tc>
          <w:tcPr>
            <w:tcW w:w="1559" w:type="dxa"/>
            <w:vMerge/>
            <w:vAlign w:val="center"/>
          </w:tcPr>
          <w:p w14:paraId="6F0676DD" w14:textId="77777777" w:rsidR="003F66AA" w:rsidRPr="00FE2788" w:rsidRDefault="003F66AA" w:rsidP="003F66AA">
            <w:pPr>
              <w:pStyle w:val="Sansinterligne"/>
              <w:rPr>
                <w:lang w:val="en-US"/>
              </w:rPr>
            </w:pPr>
          </w:p>
        </w:tc>
        <w:tc>
          <w:tcPr>
            <w:tcW w:w="742" w:type="dxa"/>
            <w:vMerge/>
            <w:vAlign w:val="center"/>
          </w:tcPr>
          <w:p w14:paraId="660AF631" w14:textId="77777777" w:rsidR="003F66AA" w:rsidRPr="00FE2788" w:rsidRDefault="003F66AA" w:rsidP="003F66AA">
            <w:pPr>
              <w:pStyle w:val="Sansinterligne"/>
              <w:jc w:val="center"/>
              <w:rPr>
                <w:lang w:val="en-US"/>
              </w:rPr>
            </w:pPr>
          </w:p>
        </w:tc>
        <w:tc>
          <w:tcPr>
            <w:tcW w:w="818" w:type="dxa"/>
            <w:vMerge/>
            <w:vAlign w:val="center"/>
          </w:tcPr>
          <w:p w14:paraId="4D93A405" w14:textId="77777777" w:rsidR="003F66AA" w:rsidRPr="00AB0606" w:rsidRDefault="003F66AA" w:rsidP="003F66AA">
            <w:pPr>
              <w:pStyle w:val="Sansinterligne"/>
              <w:jc w:val="center"/>
              <w:rPr>
                <w:lang w:val="en-US"/>
              </w:rPr>
            </w:pPr>
          </w:p>
        </w:tc>
        <w:tc>
          <w:tcPr>
            <w:tcW w:w="1275" w:type="dxa"/>
          </w:tcPr>
          <w:p w14:paraId="34083513" w14:textId="0A8552C0" w:rsidR="003F66AA" w:rsidRDefault="003F66AA" w:rsidP="003F66AA">
            <w:pPr>
              <w:pStyle w:val="Sansinterligne"/>
              <w:tabs>
                <w:tab w:val="left" w:pos="569"/>
              </w:tabs>
              <w:rPr>
                <w:rStyle w:val="lev"/>
                <w:b w:val="0"/>
                <w:bCs w:val="0"/>
                <w:lang w:val="en-US"/>
              </w:rPr>
            </w:pPr>
            <w:r>
              <w:rPr>
                <w:rStyle w:val="lev"/>
                <w:b w:val="0"/>
                <w:bCs w:val="0"/>
                <w:lang w:val="en-US"/>
              </w:rPr>
              <w:t>25 ng/g lw</w:t>
            </w:r>
          </w:p>
        </w:tc>
        <w:tc>
          <w:tcPr>
            <w:tcW w:w="567" w:type="dxa"/>
            <w:vMerge/>
          </w:tcPr>
          <w:p w14:paraId="39E8EAE7" w14:textId="77777777" w:rsidR="003F66AA" w:rsidRPr="00AB0606" w:rsidRDefault="003F66AA" w:rsidP="003F66AA">
            <w:pPr>
              <w:pStyle w:val="Sansinterligne"/>
              <w:rPr>
                <w:lang w:val="en-US"/>
              </w:rPr>
            </w:pPr>
          </w:p>
        </w:tc>
        <w:tc>
          <w:tcPr>
            <w:tcW w:w="1418" w:type="dxa"/>
            <w:vMerge/>
            <w:tcBorders>
              <w:right w:val="single" w:sz="12" w:space="0" w:color="auto"/>
            </w:tcBorders>
          </w:tcPr>
          <w:p w14:paraId="378860F5" w14:textId="5F2C3E52" w:rsidR="003F66AA" w:rsidRDefault="003F66AA" w:rsidP="003F66AA">
            <w:pPr>
              <w:pStyle w:val="Sansinterligne"/>
              <w:rPr>
                <w:lang w:val="en-US"/>
              </w:rPr>
            </w:pPr>
          </w:p>
        </w:tc>
        <w:tc>
          <w:tcPr>
            <w:tcW w:w="939" w:type="dxa"/>
            <w:tcBorders>
              <w:left w:val="single" w:sz="12" w:space="0" w:color="auto"/>
            </w:tcBorders>
            <w:vAlign w:val="center"/>
          </w:tcPr>
          <w:p w14:paraId="5FE99F9D" w14:textId="2BE6C9EC" w:rsidR="003F66AA" w:rsidRDefault="003F66AA" w:rsidP="00BB7212">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3B779828" w:rsidR="003F66AA" w:rsidRDefault="003F66AA" w:rsidP="00BB7212">
            <w:pPr>
              <w:pStyle w:val="Sansinterligne"/>
              <w:jc w:val="center"/>
              <w:rPr>
                <w:lang w:val="en-US"/>
              </w:rPr>
            </w:pPr>
            <w:r w:rsidRPr="00147F5F">
              <w:rPr>
                <w:color w:val="70AD47" w:themeColor="accent6"/>
              </w:rPr>
              <w:t>↓</w:t>
            </w:r>
            <w:r>
              <w:t xml:space="preserve">  →   </w:t>
            </w:r>
            <w:r w:rsidR="0093644D" w:rsidRPr="003F66AA">
              <w:rPr>
                <w:rFonts w:ascii="Segoe UI Emoji" w:hAnsi="Segoe UI Emoji" w:cs="Segoe UI Emoji"/>
              </w:rPr>
              <w:t>🟠</w:t>
            </w:r>
          </w:p>
        </w:tc>
        <w:tc>
          <w:tcPr>
            <w:tcW w:w="939" w:type="dxa"/>
            <w:vAlign w:val="center"/>
          </w:tcPr>
          <w:p w14:paraId="05FC63F6" w14:textId="28518E2B"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556B3278" w14:textId="77777777" w:rsidTr="00BB7212">
        <w:trPr>
          <w:cantSplit/>
          <w:trHeight w:val="274"/>
        </w:trPr>
        <w:tc>
          <w:tcPr>
            <w:tcW w:w="1271" w:type="dxa"/>
            <w:vMerge/>
          </w:tcPr>
          <w:p w14:paraId="43EE9A85" w14:textId="77777777" w:rsidR="003F66AA" w:rsidRPr="00FE2788" w:rsidRDefault="003F66AA" w:rsidP="003F66AA">
            <w:pPr>
              <w:pStyle w:val="Sansinterligne"/>
              <w:rPr>
                <w:lang w:val="en-US"/>
              </w:rPr>
            </w:pPr>
          </w:p>
        </w:tc>
        <w:tc>
          <w:tcPr>
            <w:tcW w:w="1418" w:type="dxa"/>
            <w:vAlign w:val="center"/>
          </w:tcPr>
          <w:p w14:paraId="33AAB42A" w14:textId="3098D5E2" w:rsidR="003F66AA" w:rsidRPr="000B09DF" w:rsidRDefault="003F66AA" w:rsidP="003F66AA">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3F66AA" w:rsidRPr="00FE2788" w:rsidRDefault="003F66AA" w:rsidP="003F66AA">
            <w:pPr>
              <w:pStyle w:val="Sansinterligne"/>
              <w:rPr>
                <w:lang w:val="en-US"/>
              </w:rPr>
            </w:pPr>
          </w:p>
        </w:tc>
        <w:tc>
          <w:tcPr>
            <w:tcW w:w="1559" w:type="dxa"/>
            <w:vMerge/>
            <w:vAlign w:val="center"/>
          </w:tcPr>
          <w:p w14:paraId="28272707" w14:textId="77777777" w:rsidR="003F66AA" w:rsidRPr="00FE2788" w:rsidRDefault="003F66AA" w:rsidP="003F66AA">
            <w:pPr>
              <w:pStyle w:val="Sansinterligne"/>
              <w:rPr>
                <w:lang w:val="en-US"/>
              </w:rPr>
            </w:pPr>
          </w:p>
        </w:tc>
        <w:tc>
          <w:tcPr>
            <w:tcW w:w="742" w:type="dxa"/>
            <w:vMerge/>
            <w:vAlign w:val="center"/>
          </w:tcPr>
          <w:p w14:paraId="01110E2A" w14:textId="77777777" w:rsidR="003F66AA" w:rsidRPr="00FE2788" w:rsidRDefault="003F66AA" w:rsidP="003F66AA">
            <w:pPr>
              <w:pStyle w:val="Sansinterligne"/>
              <w:jc w:val="center"/>
              <w:rPr>
                <w:lang w:val="en-US"/>
              </w:rPr>
            </w:pPr>
          </w:p>
        </w:tc>
        <w:tc>
          <w:tcPr>
            <w:tcW w:w="818" w:type="dxa"/>
            <w:vMerge/>
            <w:vAlign w:val="center"/>
          </w:tcPr>
          <w:p w14:paraId="065913D7" w14:textId="77777777" w:rsidR="003F66AA" w:rsidRPr="00AB0606" w:rsidRDefault="003F66AA" w:rsidP="003F66AA">
            <w:pPr>
              <w:pStyle w:val="Sansinterligne"/>
              <w:jc w:val="center"/>
              <w:rPr>
                <w:lang w:val="en-US"/>
              </w:rPr>
            </w:pPr>
          </w:p>
        </w:tc>
        <w:tc>
          <w:tcPr>
            <w:tcW w:w="1275" w:type="dxa"/>
          </w:tcPr>
          <w:p w14:paraId="225AC386" w14:textId="37C44C5E" w:rsidR="003F66AA" w:rsidRDefault="003F66AA" w:rsidP="003F66AA">
            <w:pPr>
              <w:pStyle w:val="Sansinterligne"/>
              <w:tabs>
                <w:tab w:val="left" w:pos="569"/>
              </w:tabs>
              <w:rPr>
                <w:rStyle w:val="lev"/>
                <w:b w:val="0"/>
                <w:bCs w:val="0"/>
                <w:lang w:val="en-US"/>
              </w:rPr>
            </w:pPr>
            <w:r>
              <w:rPr>
                <w:rStyle w:val="lev"/>
                <w:b w:val="0"/>
                <w:bCs w:val="0"/>
                <w:lang w:val="en-US"/>
              </w:rPr>
              <w:t>317 ng/g lw</w:t>
            </w:r>
          </w:p>
        </w:tc>
        <w:tc>
          <w:tcPr>
            <w:tcW w:w="567" w:type="dxa"/>
            <w:vMerge/>
          </w:tcPr>
          <w:p w14:paraId="0F0BB54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4F36CEFB" w14:textId="3F5FAFFF" w:rsidR="003F66AA" w:rsidRDefault="003F66AA" w:rsidP="003F66AA">
            <w:pPr>
              <w:pStyle w:val="Sansinterligne"/>
              <w:rPr>
                <w:lang w:val="en-US"/>
              </w:rPr>
            </w:pPr>
          </w:p>
        </w:tc>
        <w:tc>
          <w:tcPr>
            <w:tcW w:w="939" w:type="dxa"/>
            <w:tcBorders>
              <w:left w:val="single" w:sz="12" w:space="0" w:color="auto"/>
            </w:tcBorders>
            <w:vAlign w:val="center"/>
          </w:tcPr>
          <w:p w14:paraId="2B0481FD" w14:textId="58293207"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c>
          <w:tcPr>
            <w:tcW w:w="939" w:type="dxa"/>
            <w:vAlign w:val="center"/>
          </w:tcPr>
          <w:p w14:paraId="66FB8D91" w14:textId="6F381527"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c>
          <w:tcPr>
            <w:tcW w:w="939" w:type="dxa"/>
            <w:vAlign w:val="center"/>
          </w:tcPr>
          <w:p w14:paraId="04AF5562" w14:textId="1E03B782"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sidRPr="003F66AA">
              <w:rPr>
                <w:rFonts w:ascii="Segoe UI Emoji" w:hAnsi="Segoe UI Emoji" w:cs="Segoe UI Emoji"/>
              </w:rPr>
              <w:t>🟠</w:t>
            </w:r>
          </w:p>
        </w:tc>
      </w:tr>
      <w:tr w:rsidR="003F66AA" w:rsidRPr="00AB0606" w14:paraId="39ED2C61" w14:textId="77777777" w:rsidTr="00BB7212">
        <w:trPr>
          <w:cantSplit/>
          <w:trHeight w:val="274"/>
        </w:trPr>
        <w:tc>
          <w:tcPr>
            <w:tcW w:w="1271" w:type="dxa"/>
            <w:vMerge/>
          </w:tcPr>
          <w:p w14:paraId="2B97D0E3" w14:textId="77777777" w:rsidR="003F66AA" w:rsidRPr="00FE2788" w:rsidRDefault="003F66AA" w:rsidP="003F66AA">
            <w:pPr>
              <w:pStyle w:val="Sansinterligne"/>
              <w:rPr>
                <w:lang w:val="en-US"/>
              </w:rPr>
            </w:pPr>
          </w:p>
        </w:tc>
        <w:tc>
          <w:tcPr>
            <w:tcW w:w="1418" w:type="dxa"/>
            <w:vAlign w:val="center"/>
          </w:tcPr>
          <w:p w14:paraId="7A356742" w14:textId="1F4FD336" w:rsidR="003F66AA" w:rsidRPr="000B09DF" w:rsidRDefault="003F66AA" w:rsidP="003F66AA">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3F66AA" w:rsidRPr="00FE2788" w:rsidRDefault="003F66AA" w:rsidP="003F66AA">
            <w:pPr>
              <w:pStyle w:val="Sansinterligne"/>
              <w:rPr>
                <w:lang w:val="en-US"/>
              </w:rPr>
            </w:pPr>
          </w:p>
        </w:tc>
        <w:tc>
          <w:tcPr>
            <w:tcW w:w="1559" w:type="dxa"/>
            <w:vMerge/>
            <w:vAlign w:val="center"/>
          </w:tcPr>
          <w:p w14:paraId="108EDC66" w14:textId="77777777" w:rsidR="003F66AA" w:rsidRPr="00FE2788" w:rsidRDefault="003F66AA" w:rsidP="003F66AA">
            <w:pPr>
              <w:pStyle w:val="Sansinterligne"/>
              <w:rPr>
                <w:lang w:val="en-US"/>
              </w:rPr>
            </w:pPr>
          </w:p>
        </w:tc>
        <w:tc>
          <w:tcPr>
            <w:tcW w:w="742" w:type="dxa"/>
            <w:vMerge/>
            <w:vAlign w:val="center"/>
          </w:tcPr>
          <w:p w14:paraId="53A9E023" w14:textId="77777777" w:rsidR="003F66AA" w:rsidRPr="00FE2788" w:rsidRDefault="003F66AA" w:rsidP="003F66AA">
            <w:pPr>
              <w:pStyle w:val="Sansinterligne"/>
              <w:jc w:val="center"/>
              <w:rPr>
                <w:lang w:val="en-US"/>
              </w:rPr>
            </w:pPr>
          </w:p>
        </w:tc>
        <w:tc>
          <w:tcPr>
            <w:tcW w:w="818" w:type="dxa"/>
            <w:vMerge/>
            <w:vAlign w:val="center"/>
          </w:tcPr>
          <w:p w14:paraId="37088990" w14:textId="77777777" w:rsidR="003F66AA" w:rsidRPr="00AB0606" w:rsidRDefault="003F66AA" w:rsidP="003F66AA">
            <w:pPr>
              <w:pStyle w:val="Sansinterligne"/>
              <w:jc w:val="center"/>
              <w:rPr>
                <w:lang w:val="en-US"/>
              </w:rPr>
            </w:pPr>
          </w:p>
        </w:tc>
        <w:tc>
          <w:tcPr>
            <w:tcW w:w="1275" w:type="dxa"/>
          </w:tcPr>
          <w:p w14:paraId="5D9233E6" w14:textId="00B289F8" w:rsidR="003F66AA" w:rsidRDefault="003F66AA" w:rsidP="003F66AA">
            <w:pPr>
              <w:pStyle w:val="Sansinterligne"/>
              <w:tabs>
                <w:tab w:val="left" w:pos="569"/>
              </w:tabs>
              <w:rPr>
                <w:rStyle w:val="lev"/>
                <w:b w:val="0"/>
                <w:bCs w:val="0"/>
                <w:lang w:val="en-US"/>
              </w:rPr>
            </w:pPr>
            <w:r>
              <w:rPr>
                <w:rStyle w:val="lev"/>
                <w:b w:val="0"/>
                <w:bCs w:val="0"/>
                <w:lang w:val="en-US"/>
              </w:rPr>
              <w:t>1585 ng/g lw</w:t>
            </w:r>
          </w:p>
        </w:tc>
        <w:tc>
          <w:tcPr>
            <w:tcW w:w="567" w:type="dxa"/>
            <w:vMerge/>
          </w:tcPr>
          <w:p w14:paraId="4CDDEF8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93BA466" w14:textId="54EFAC2B" w:rsidR="003F66AA" w:rsidRDefault="003F66AA" w:rsidP="003F66AA">
            <w:pPr>
              <w:pStyle w:val="Sansinterligne"/>
              <w:rPr>
                <w:lang w:val="en-US"/>
              </w:rPr>
            </w:pPr>
          </w:p>
        </w:tc>
        <w:tc>
          <w:tcPr>
            <w:tcW w:w="939" w:type="dxa"/>
            <w:tcBorders>
              <w:left w:val="single" w:sz="12" w:space="0" w:color="auto"/>
            </w:tcBorders>
            <w:vAlign w:val="center"/>
          </w:tcPr>
          <w:p w14:paraId="02C6C85A" w14:textId="5C0FF113" w:rsidR="003F66AA" w:rsidRDefault="003F66AA" w:rsidP="00BB7212">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17F6AA6E" w:rsidR="003F66AA" w:rsidRDefault="003F66AA" w:rsidP="00BB7212">
            <w:pPr>
              <w:pStyle w:val="Sansinterligne"/>
              <w:jc w:val="center"/>
              <w:rPr>
                <w:lang w:val="en-US"/>
              </w:rPr>
            </w:pPr>
            <w:r w:rsidRPr="00147F5F">
              <w:rPr>
                <w:color w:val="70AD47" w:themeColor="accent6"/>
              </w:rPr>
              <w:t xml:space="preserve">↓  </w:t>
            </w:r>
            <w:r w:rsidR="0093644D">
              <w:t>→</w:t>
            </w:r>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sidRPr="004C18A6">
              <w:rPr>
                <w:rFonts w:ascii="Segoe UI Emoji" w:hAnsi="Segoe UI Emoji" w:cs="Segoe UI Emoji"/>
              </w:rPr>
              <w:t>🟢</w:t>
            </w:r>
          </w:p>
        </w:tc>
      </w:tr>
      <w:tr w:rsidR="003F66AA" w:rsidRPr="00AB0606" w14:paraId="76FDB44B" w14:textId="77777777" w:rsidTr="00BB7212">
        <w:trPr>
          <w:cantSplit/>
          <w:trHeight w:val="274"/>
        </w:trPr>
        <w:tc>
          <w:tcPr>
            <w:tcW w:w="1271" w:type="dxa"/>
            <w:vMerge/>
            <w:tcBorders>
              <w:bottom w:val="single" w:sz="12" w:space="0" w:color="auto"/>
            </w:tcBorders>
          </w:tcPr>
          <w:p w14:paraId="479BAB50" w14:textId="77777777" w:rsidR="003F66AA" w:rsidRPr="00FE2788" w:rsidRDefault="003F66AA" w:rsidP="003F66AA">
            <w:pPr>
              <w:pStyle w:val="Sansinterligne"/>
              <w:rPr>
                <w:lang w:val="en-US"/>
              </w:rPr>
            </w:pPr>
          </w:p>
        </w:tc>
        <w:tc>
          <w:tcPr>
            <w:tcW w:w="1418" w:type="dxa"/>
            <w:tcBorders>
              <w:bottom w:val="single" w:sz="12" w:space="0" w:color="auto"/>
            </w:tcBorders>
            <w:vAlign w:val="center"/>
          </w:tcPr>
          <w:p w14:paraId="3A07F261" w14:textId="3B34337C" w:rsidR="003F66AA" w:rsidRPr="000B09DF" w:rsidRDefault="003F66AA" w:rsidP="003F66AA">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3F66AA" w:rsidRPr="00FE2788" w:rsidRDefault="003F66AA" w:rsidP="003F66AA">
            <w:pPr>
              <w:pStyle w:val="Sansinterligne"/>
              <w:rPr>
                <w:lang w:val="en-US"/>
              </w:rPr>
            </w:pPr>
          </w:p>
        </w:tc>
        <w:tc>
          <w:tcPr>
            <w:tcW w:w="1559" w:type="dxa"/>
            <w:vMerge/>
            <w:tcBorders>
              <w:bottom w:val="single" w:sz="12" w:space="0" w:color="auto"/>
            </w:tcBorders>
            <w:vAlign w:val="center"/>
          </w:tcPr>
          <w:p w14:paraId="020BB963" w14:textId="77777777" w:rsidR="003F66AA" w:rsidRPr="00FE2788" w:rsidRDefault="003F66AA" w:rsidP="003F66AA">
            <w:pPr>
              <w:pStyle w:val="Sansinterligne"/>
              <w:rPr>
                <w:lang w:val="en-US"/>
              </w:rPr>
            </w:pPr>
          </w:p>
        </w:tc>
        <w:tc>
          <w:tcPr>
            <w:tcW w:w="742" w:type="dxa"/>
            <w:vMerge/>
            <w:tcBorders>
              <w:bottom w:val="single" w:sz="12" w:space="0" w:color="auto"/>
            </w:tcBorders>
            <w:vAlign w:val="center"/>
          </w:tcPr>
          <w:p w14:paraId="16D3C796" w14:textId="77777777" w:rsidR="003F66AA" w:rsidRPr="00FE2788" w:rsidRDefault="003F66AA" w:rsidP="003F66AA">
            <w:pPr>
              <w:pStyle w:val="Sansinterligne"/>
              <w:jc w:val="center"/>
              <w:rPr>
                <w:lang w:val="en-US"/>
              </w:rPr>
            </w:pPr>
          </w:p>
        </w:tc>
        <w:tc>
          <w:tcPr>
            <w:tcW w:w="818" w:type="dxa"/>
            <w:vMerge/>
            <w:tcBorders>
              <w:bottom w:val="single" w:sz="12" w:space="0" w:color="auto"/>
            </w:tcBorders>
            <w:vAlign w:val="center"/>
          </w:tcPr>
          <w:p w14:paraId="559C76F2" w14:textId="77777777" w:rsidR="003F66AA" w:rsidRPr="00AB0606" w:rsidRDefault="003F66AA" w:rsidP="003F66AA">
            <w:pPr>
              <w:pStyle w:val="Sansinterligne"/>
              <w:jc w:val="center"/>
              <w:rPr>
                <w:lang w:val="en-US"/>
              </w:rPr>
            </w:pPr>
          </w:p>
        </w:tc>
        <w:tc>
          <w:tcPr>
            <w:tcW w:w="1275" w:type="dxa"/>
            <w:tcBorders>
              <w:bottom w:val="single" w:sz="12" w:space="0" w:color="auto"/>
            </w:tcBorders>
          </w:tcPr>
          <w:p w14:paraId="6E8C0E42" w14:textId="5C639E13" w:rsidR="003F66AA" w:rsidRDefault="003F66AA" w:rsidP="003F66AA">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tcPr>
          <w:p w14:paraId="0E0BECD8" w14:textId="77777777" w:rsidR="003F66AA" w:rsidRPr="00AB0606" w:rsidRDefault="003F66AA" w:rsidP="003F66AA">
            <w:pPr>
              <w:pStyle w:val="Sansinterligne"/>
              <w:rPr>
                <w:lang w:val="en-US"/>
              </w:rPr>
            </w:pPr>
          </w:p>
        </w:tc>
        <w:tc>
          <w:tcPr>
            <w:tcW w:w="1418" w:type="dxa"/>
            <w:vMerge/>
            <w:tcBorders>
              <w:bottom w:val="single" w:sz="12" w:space="0" w:color="auto"/>
              <w:right w:val="single" w:sz="12" w:space="0" w:color="auto"/>
            </w:tcBorders>
          </w:tcPr>
          <w:p w14:paraId="7A89DF79" w14:textId="09ACC1FE" w:rsidR="003F66AA" w:rsidRDefault="003F66AA" w:rsidP="003F66AA">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3F66AA" w:rsidRDefault="003F66AA" w:rsidP="00BB7212">
            <w:pPr>
              <w:pStyle w:val="Sansinterligne"/>
              <w:jc w:val="center"/>
              <w:rPr>
                <w:lang w:val="en-US"/>
              </w:rPr>
            </w:pPr>
            <w:r w:rsidRPr="00147F5F">
              <w:rPr>
                <w:color w:val="70AD47" w:themeColor="accent6"/>
              </w:rPr>
              <w:t xml:space="preserve">↓  </w:t>
            </w:r>
            <w:r w:rsidR="0093644D">
              <w:t>→</w:t>
            </w:r>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3F66AA" w:rsidRDefault="003F66AA" w:rsidP="00BB7212">
            <w:pPr>
              <w:pStyle w:val="Sansinterligne"/>
              <w:jc w:val="center"/>
              <w:rPr>
                <w:lang w:val="en-US"/>
              </w:rPr>
            </w:pPr>
            <w:r w:rsidRPr="00147F5F">
              <w:rPr>
                <w:color w:val="70AD47" w:themeColor="accent6"/>
              </w:rPr>
              <w:t xml:space="preserve">↓  </w:t>
            </w:r>
            <w:r w:rsidR="0093644D">
              <w:t>→</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BB7212" w:rsidRPr="00FE2788" w14:paraId="5139A1F2" w14:textId="0F95E7E1" w:rsidTr="00BB7212">
        <w:tc>
          <w:tcPr>
            <w:tcW w:w="1271" w:type="dxa"/>
            <w:vMerge w:val="restart"/>
            <w:tcBorders>
              <w:top w:val="single" w:sz="12" w:space="0" w:color="auto"/>
            </w:tcBorders>
          </w:tcPr>
          <w:p w14:paraId="67486289" w14:textId="6965EA10" w:rsidR="00BB7212" w:rsidRPr="00FE2788" w:rsidRDefault="00BB7212" w:rsidP="00BB7212">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BB7212" w:rsidRPr="000B09DF" w:rsidRDefault="00BB7212" w:rsidP="00BB7212">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BB7212" w:rsidRPr="00FE2788" w:rsidRDefault="00BB7212" w:rsidP="00BB7212">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BB7212" w:rsidRPr="00FE2788" w:rsidRDefault="00BB7212" w:rsidP="00BB7212">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BB7212" w:rsidRPr="00FE2788" w:rsidRDefault="00BB7212" w:rsidP="00BB7212">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BB7212" w:rsidRPr="00FE2788" w:rsidRDefault="00BB7212" w:rsidP="00BB7212">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BB7212" w:rsidRPr="00FE2788" w:rsidRDefault="00BB7212" w:rsidP="00BB7212">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tcPr>
          <w:p w14:paraId="379ED547" w14:textId="61E81B91" w:rsidR="00BB7212" w:rsidRPr="00FE2788" w:rsidRDefault="00BB7212" w:rsidP="00BB7212">
            <w:pPr>
              <w:pStyle w:val="Sansinterligne"/>
              <w:rPr>
                <w:lang w:val="en-US"/>
              </w:rPr>
            </w:pPr>
            <w:r>
              <w:rPr>
                <w:lang w:val="en-US"/>
              </w:rPr>
              <w:t>f</w:t>
            </w:r>
          </w:p>
        </w:tc>
        <w:tc>
          <w:tcPr>
            <w:tcW w:w="1418" w:type="dxa"/>
            <w:tcBorders>
              <w:top w:val="single" w:sz="12" w:space="0" w:color="auto"/>
              <w:right w:val="single" w:sz="12" w:space="0" w:color="auto"/>
            </w:tcBorders>
          </w:tcPr>
          <w:p w14:paraId="21263ABF" w14:textId="5C20D560" w:rsidR="00BB7212" w:rsidRPr="00FE2788" w:rsidRDefault="00BB7212" w:rsidP="00BB7212">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1989846C" w14:textId="3CA7DCEA" w:rsidR="00BB7212" w:rsidRPr="00BB7212" w:rsidRDefault="00BB7212" w:rsidP="00BB7212">
            <w:pPr>
              <w:pStyle w:val="Sansinterligne"/>
              <w:jc w:val="center"/>
            </w:pPr>
            <w:r>
              <w:t xml:space="preserve">→  →   </w:t>
            </w:r>
            <w:r>
              <w:rPr>
                <w:rFonts w:ascii="Segoe UI Emoji" w:hAnsi="Segoe UI Emoji" w:cs="Segoe UI Emoji"/>
              </w:rPr>
              <w:t>🔵</w:t>
            </w:r>
          </w:p>
        </w:tc>
        <w:tc>
          <w:tcPr>
            <w:tcW w:w="939" w:type="dxa"/>
            <w:tcBorders>
              <w:top w:val="single" w:sz="12" w:space="0" w:color="auto"/>
            </w:tcBorders>
            <w:vAlign w:val="center"/>
          </w:tcPr>
          <w:p w14:paraId="4BA9F20F" w14:textId="0312BC39"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r>
      <w:tr w:rsidR="00BB7212" w:rsidRPr="00FE2788" w14:paraId="1B079A5C" w14:textId="1F0BB96C" w:rsidTr="00BB7212">
        <w:tc>
          <w:tcPr>
            <w:tcW w:w="1271" w:type="dxa"/>
            <w:vMerge/>
            <w:tcBorders>
              <w:bottom w:val="single" w:sz="12" w:space="0" w:color="auto"/>
            </w:tcBorders>
          </w:tcPr>
          <w:p w14:paraId="7776BB51" w14:textId="77777777" w:rsidR="00BB7212" w:rsidRPr="00FE2788" w:rsidRDefault="00BB7212" w:rsidP="00BB7212">
            <w:pPr>
              <w:pStyle w:val="Sansinterligne"/>
              <w:rPr>
                <w:rStyle w:val="lev"/>
                <w:sz w:val="20"/>
                <w:szCs w:val="20"/>
                <w:lang w:val="en-US"/>
              </w:rPr>
            </w:pPr>
          </w:p>
        </w:tc>
        <w:tc>
          <w:tcPr>
            <w:tcW w:w="1418" w:type="dxa"/>
            <w:tcBorders>
              <w:bottom w:val="single" w:sz="12" w:space="0" w:color="auto"/>
            </w:tcBorders>
            <w:vAlign w:val="center"/>
          </w:tcPr>
          <w:p w14:paraId="20FCFFC0" w14:textId="1600C43A" w:rsidR="00BB7212" w:rsidRPr="000B09DF" w:rsidRDefault="00BB7212" w:rsidP="00BB7212">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BB7212" w:rsidRPr="00FE2788" w:rsidRDefault="00BB7212" w:rsidP="00BB7212">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BB7212" w:rsidRPr="00FE2788" w:rsidRDefault="00BB7212" w:rsidP="00BB7212">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BB7212" w:rsidRPr="00FE2788" w:rsidRDefault="00BB7212" w:rsidP="00BB7212">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BB7212" w:rsidRDefault="00BB7212" w:rsidP="00BB7212">
            <w:pPr>
              <w:pStyle w:val="Sansinterligne"/>
              <w:jc w:val="center"/>
              <w:rPr>
                <w:lang w:val="en-US"/>
              </w:rPr>
            </w:pPr>
            <w:r>
              <w:rPr>
                <w:lang w:val="en-US"/>
              </w:rPr>
              <w:t>2008-2024</w:t>
            </w:r>
          </w:p>
        </w:tc>
        <w:tc>
          <w:tcPr>
            <w:tcW w:w="1275" w:type="dxa"/>
            <w:tcBorders>
              <w:bottom w:val="single" w:sz="12" w:space="0" w:color="auto"/>
            </w:tcBorders>
          </w:tcPr>
          <w:p w14:paraId="46CB097A" w14:textId="681FB559" w:rsidR="00BB7212" w:rsidRPr="00FE2788" w:rsidRDefault="00BB7212" w:rsidP="00BB7212">
            <w:pPr>
              <w:pStyle w:val="Sansinterligne"/>
              <w:rPr>
                <w:lang w:val="en-US"/>
              </w:rPr>
            </w:pPr>
            <w:r>
              <w:rPr>
                <w:lang w:val="en-US"/>
              </w:rPr>
              <w:t xml:space="preserve">0.0085 ng/g ww </w:t>
            </w:r>
          </w:p>
        </w:tc>
        <w:tc>
          <w:tcPr>
            <w:tcW w:w="567" w:type="dxa"/>
            <w:tcBorders>
              <w:bottom w:val="single" w:sz="12" w:space="0" w:color="auto"/>
            </w:tcBorders>
          </w:tcPr>
          <w:p w14:paraId="4A0F1491" w14:textId="159E0D05" w:rsidR="00BB7212" w:rsidRDefault="00BB7212" w:rsidP="00BB7212">
            <w:pPr>
              <w:pStyle w:val="Sansinterligne"/>
              <w:rPr>
                <w:lang w:val="en-US"/>
              </w:rPr>
            </w:pPr>
            <w:r>
              <w:rPr>
                <w:lang w:val="en-US"/>
              </w:rPr>
              <w:t>f</w:t>
            </w:r>
          </w:p>
        </w:tc>
        <w:tc>
          <w:tcPr>
            <w:tcW w:w="1418" w:type="dxa"/>
            <w:tcBorders>
              <w:bottom w:val="single" w:sz="12" w:space="0" w:color="auto"/>
              <w:right w:val="single" w:sz="12" w:space="0" w:color="auto"/>
            </w:tcBorders>
          </w:tcPr>
          <w:p w14:paraId="25261670" w14:textId="307AE274" w:rsidR="00BB7212" w:rsidRDefault="00BB7212" w:rsidP="00BB7212">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194E928B" w:rsidR="00BB7212" w:rsidRPr="00BB7212" w:rsidRDefault="00BB7212" w:rsidP="00BB7212">
            <w:pPr>
              <w:pStyle w:val="Sansinterligne"/>
              <w:jc w:val="center"/>
            </w:pPr>
            <w:r w:rsidRPr="00BB7212">
              <w:t xml:space="preserve">→  →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BB7212" w:rsidRPr="00BB7212" w:rsidRDefault="00BB7212" w:rsidP="00BB7212">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BB7212" w:rsidRPr="00BB7212" w:rsidRDefault="00BB7212" w:rsidP="00BB7212">
            <w:pPr>
              <w:pStyle w:val="Sansinterligne"/>
              <w:jc w:val="center"/>
            </w:pPr>
            <w:r w:rsidRPr="00BB7212">
              <w:t xml:space="preserve">→  →  </w:t>
            </w:r>
            <w:r>
              <w:t xml:space="preserve"> </w:t>
            </w:r>
            <w:r w:rsidRPr="003F66AA">
              <w:rPr>
                <w:rFonts w:ascii="Segoe UI Emoji" w:hAnsi="Segoe UI Emoji" w:cs="Segoe UI Emoji"/>
              </w:rPr>
              <w:t>⚫</w:t>
            </w:r>
          </w:p>
        </w:tc>
      </w:tr>
      <w:tr w:rsidR="0001493B" w:rsidRPr="00FE2788" w14:paraId="21DBD441" w14:textId="515F6039" w:rsidTr="00D46CCE">
        <w:trPr>
          <w:cantSplit/>
          <w:trHeight w:val="369"/>
        </w:trPr>
        <w:tc>
          <w:tcPr>
            <w:tcW w:w="1271" w:type="dxa"/>
            <w:tcBorders>
              <w:top w:val="single" w:sz="12" w:space="0" w:color="auto"/>
              <w:bottom w:val="single" w:sz="12" w:space="0" w:color="auto"/>
            </w:tcBorders>
          </w:tcPr>
          <w:p w14:paraId="0CEB4395" w14:textId="3EBF5284" w:rsidR="0001493B" w:rsidRPr="00587E19" w:rsidRDefault="0001493B" w:rsidP="0001493B">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01493B" w:rsidRPr="000B09DF" w:rsidRDefault="0001493B" w:rsidP="0001493B">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01493B" w:rsidRPr="00FE2788" w:rsidRDefault="0001493B" w:rsidP="0001493B">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01493B" w:rsidRPr="00FE2788" w:rsidRDefault="0001493B" w:rsidP="0001493B">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01493B" w:rsidRPr="00FE2788" w:rsidRDefault="0001493B" w:rsidP="0001493B">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01493B" w:rsidRDefault="0001493B" w:rsidP="0001493B">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01493B" w:rsidRDefault="0001493B" w:rsidP="0001493B">
            <w:pPr>
              <w:pStyle w:val="Sansinterligne"/>
              <w:rPr>
                <w:lang w:val="en-US"/>
              </w:rPr>
            </w:pPr>
            <w:r>
              <w:rPr>
                <w:lang w:val="en-US"/>
              </w:rPr>
              <w:t>9.1 ng/g ww</w:t>
            </w:r>
          </w:p>
        </w:tc>
        <w:tc>
          <w:tcPr>
            <w:tcW w:w="567" w:type="dxa"/>
            <w:tcBorders>
              <w:top w:val="single" w:sz="12" w:space="0" w:color="auto"/>
              <w:bottom w:val="single" w:sz="12" w:space="0" w:color="auto"/>
            </w:tcBorders>
          </w:tcPr>
          <w:p w14:paraId="4AA24460" w14:textId="4F588C6D" w:rsidR="0001493B" w:rsidRDefault="0001493B" w:rsidP="0001493B">
            <w:pPr>
              <w:pStyle w:val="Sansinterligne"/>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01493B" w:rsidRDefault="0001493B" w:rsidP="0001493B">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4DD104B7" w:rsidR="0001493B" w:rsidRDefault="006D7081" w:rsidP="00BB7212">
            <w:pPr>
              <w:pStyle w:val="Sansinterligne"/>
              <w:jc w:val="center"/>
              <w:rPr>
                <w:lang w:val="en-US"/>
              </w:rPr>
            </w:pPr>
            <w:r>
              <w:t xml:space="preserve">→   </w:t>
            </w:r>
            <w:r>
              <w:rPr>
                <w:rFonts w:ascii="Segoe UI Emoji" w:hAnsi="Segoe UI Emoji" w:cs="Segoe UI Emoji"/>
              </w:rPr>
              <w:t>🔵</w:t>
            </w:r>
          </w:p>
        </w:tc>
      </w:tr>
      <w:tr w:rsidR="00D46CCE" w:rsidRPr="00FE2788" w14:paraId="4E5B8811" w14:textId="77777777" w:rsidTr="00BB7212">
        <w:trPr>
          <w:cantSplit/>
          <w:trHeight w:val="369"/>
        </w:trPr>
        <w:tc>
          <w:tcPr>
            <w:tcW w:w="1271" w:type="dxa"/>
            <w:tcBorders>
              <w:top w:val="single" w:sz="12" w:space="0" w:color="auto"/>
            </w:tcBorders>
          </w:tcPr>
          <w:p w14:paraId="2B7D40AF" w14:textId="05778DA3" w:rsidR="00D46CCE" w:rsidRPr="00AB0606" w:rsidRDefault="00D46CCE" w:rsidP="00D46CCE">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D46CCE" w:rsidRPr="000B09DF" w:rsidRDefault="00D46CCE" w:rsidP="00D46CCE">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D46CCE" w:rsidRDefault="00D46CCE" w:rsidP="00D46CCE">
            <w:pPr>
              <w:pStyle w:val="Sansinterligne"/>
            </w:pPr>
            <w:r w:rsidRPr="00A23626">
              <w:t>Antifouling paints</w:t>
            </w:r>
          </w:p>
        </w:tc>
        <w:tc>
          <w:tcPr>
            <w:tcW w:w="1559" w:type="dxa"/>
            <w:tcBorders>
              <w:top w:val="single" w:sz="12" w:space="0" w:color="auto"/>
            </w:tcBorders>
            <w:vAlign w:val="center"/>
          </w:tcPr>
          <w:p w14:paraId="2817B4C8" w14:textId="0D4865E4" w:rsidR="00D46CCE" w:rsidRDefault="00D46CCE" w:rsidP="00D46CCE">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D46CCE" w:rsidRDefault="00D46CCE" w:rsidP="00D46CCE">
            <w:pPr>
              <w:pStyle w:val="Sansinterligne"/>
              <w:jc w:val="center"/>
            </w:pPr>
            <w:r>
              <w:t>Very high</w:t>
            </w:r>
          </w:p>
        </w:tc>
        <w:tc>
          <w:tcPr>
            <w:tcW w:w="818" w:type="dxa"/>
            <w:tcBorders>
              <w:top w:val="single" w:sz="12" w:space="0" w:color="auto"/>
            </w:tcBorders>
            <w:vAlign w:val="center"/>
          </w:tcPr>
          <w:p w14:paraId="175E05B9" w14:textId="2BF9EF52" w:rsidR="00D46CCE" w:rsidRDefault="00D46CCE" w:rsidP="00D46CCE">
            <w:pPr>
              <w:pStyle w:val="Sansinterligne"/>
              <w:jc w:val="center"/>
              <w:rPr>
                <w:lang w:val="en-US"/>
              </w:rPr>
            </w:pPr>
            <w:r>
              <w:rPr>
                <w:lang w:val="en-US"/>
              </w:rPr>
              <w:t>2019-2024</w:t>
            </w:r>
          </w:p>
        </w:tc>
        <w:tc>
          <w:tcPr>
            <w:tcW w:w="1275" w:type="dxa"/>
            <w:tcBorders>
              <w:top w:val="single" w:sz="12" w:space="0" w:color="auto"/>
            </w:tcBorders>
          </w:tcPr>
          <w:p w14:paraId="0D0E4268" w14:textId="2E5EDA4E" w:rsidR="00D46CCE" w:rsidRDefault="00D46CCE" w:rsidP="00D46CCE">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tcPr>
          <w:p w14:paraId="77164C18" w14:textId="07E9C10D" w:rsidR="00D46CCE" w:rsidRDefault="00D46CCE" w:rsidP="00D46CCE">
            <w:pPr>
              <w:pStyle w:val="Sansinterligne"/>
              <w:rPr>
                <w:lang w:val="en-US"/>
              </w:rPr>
            </w:pPr>
            <w:r>
              <w:rPr>
                <w:lang w:val="en-US"/>
              </w:rPr>
              <w:t>b</w:t>
            </w:r>
          </w:p>
        </w:tc>
        <w:tc>
          <w:tcPr>
            <w:tcW w:w="1418" w:type="dxa"/>
            <w:tcBorders>
              <w:top w:val="single" w:sz="12" w:space="0" w:color="auto"/>
              <w:right w:val="single" w:sz="12" w:space="0" w:color="auto"/>
            </w:tcBorders>
          </w:tcPr>
          <w:p w14:paraId="2D723D64" w14:textId="2D9FB39D" w:rsidR="00D46CCE" w:rsidRDefault="00D46CCE" w:rsidP="00D46CCE">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D46CCE" w:rsidRDefault="00D46CCE" w:rsidP="00D46CCE">
            <w:pPr>
              <w:pStyle w:val="Sansinterligne"/>
              <w:jc w:val="center"/>
            </w:pPr>
            <w:r w:rsidRPr="0001493B">
              <w:t>→</w:t>
            </w:r>
            <w:r>
              <w:t xml:space="preserve">  </w:t>
            </w:r>
            <w:r>
              <w:rPr>
                <w:rFonts w:ascii="Segoe UI Emoji" w:hAnsi="Segoe UI Emoji" w:cs="Segoe UI Emoji"/>
              </w:rPr>
              <w:t>🔵</w:t>
            </w:r>
          </w:p>
        </w:tc>
        <w:tc>
          <w:tcPr>
            <w:tcW w:w="939" w:type="dxa"/>
            <w:tcBorders>
              <w:top w:val="single" w:sz="12" w:space="0" w:color="auto"/>
            </w:tcBorders>
            <w:vAlign w:val="center"/>
          </w:tcPr>
          <w:p w14:paraId="1ABB13D1" w14:textId="24386DA9" w:rsidR="00D46CCE" w:rsidRDefault="00D46CCE" w:rsidP="00D46CCE">
            <w:pPr>
              <w:pStyle w:val="Sansinterligne"/>
              <w:jc w:val="center"/>
            </w:pPr>
            <w:r w:rsidRPr="00147F5F">
              <w:rPr>
                <w:color w:val="FF0000"/>
              </w:rPr>
              <w:t>↑</w:t>
            </w:r>
            <w:r>
              <w:rPr>
                <w:color w:val="FF0000"/>
              </w:rPr>
              <w:t xml:space="preserve">  </w:t>
            </w:r>
            <w:r w:rsidRPr="004C18A6">
              <w:rPr>
                <w:rFonts w:ascii="Segoe UI Emoji" w:hAnsi="Segoe UI Emoji" w:cs="Segoe UI Emoji"/>
              </w:rPr>
              <w:t>🟢</w:t>
            </w:r>
          </w:p>
        </w:tc>
        <w:tc>
          <w:tcPr>
            <w:tcW w:w="939" w:type="dxa"/>
            <w:tcBorders>
              <w:top w:val="single" w:sz="12" w:space="0" w:color="auto"/>
            </w:tcBorders>
            <w:vAlign w:val="center"/>
          </w:tcPr>
          <w:p w14:paraId="15F40B20" w14:textId="23D3B96C" w:rsidR="00D46CCE" w:rsidRDefault="00D46CCE" w:rsidP="00D46CCE">
            <w:pPr>
              <w:pStyle w:val="Sansinterligne"/>
              <w:jc w:val="center"/>
            </w:pPr>
            <w:r w:rsidRPr="0001493B">
              <w:t>→</w:t>
            </w: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4"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930D26"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5" w:name="_Hlk204160036"/>
      <w:bookmarkEnd w:id="4"/>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6" w:name="_Hlk204160015"/>
      <w:bookmarkEnd w:id="5"/>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7" w:name="_Hlk204160562"/>
      <w:bookmarkEnd w:id="6"/>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8" w:name="_Hlk204160125"/>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9"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799AEA4C" w:rsidR="00EC2845" w:rsidRDefault="00EC2845" w:rsidP="00EC2845">
      <w:pPr>
        <w:pStyle w:val="Lgende"/>
        <w:keepNext/>
      </w:pPr>
      <w:r>
        <w:t xml:space="preserve">Table </w:t>
      </w:r>
      <w:fldSimple w:instr=" SEQ Table \* ARABIC ">
        <w:r>
          <w:rPr>
            <w:noProof/>
          </w:rPr>
          <w:t>5</w:t>
        </w:r>
      </w:fldSimple>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A7006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A7006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A7006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A7006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A7006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A7006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A7006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A7006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1E8E9A55"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401E1C">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54FE5955"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401E1C">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estuaries,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08A9AEE0" w14:textId="0CF69085" w:rsidR="00BF2AA7" w:rsidRDefault="00BF2AA7" w:rsidP="00BF2AA7">
      <w:pPr>
        <w:pStyle w:val="Titre4"/>
        <w:rPr>
          <w:lang w:val="en-US"/>
        </w:rPr>
      </w:pPr>
      <w:r>
        <w:rPr>
          <w:lang w:val="en-US"/>
        </w:rPr>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D46CCE"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48A7CA07"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401E1C">
              <w:rPr>
                <w:noProof/>
                <w:lang w:val="en-US"/>
              </w:rPr>
              <w:t>4</w:t>
            </w:r>
            <w:r>
              <w:fldChar w:fldCharType="end"/>
            </w:r>
            <w:r w:rsidRPr="00D46CCE">
              <w:rPr>
                <w:lang w:val="en-US"/>
              </w:rPr>
              <w:t xml:space="preserve"> </w:t>
            </w:r>
            <w:r w:rsidRPr="006928FA">
              <w:rPr>
                <w:lang w:val="en-US"/>
              </w:rPr>
              <w:t xml:space="preserve">– Time series of </w:t>
            </w:r>
            <w:r>
              <w:rPr>
                <w:lang w:val="en-US"/>
              </w:rPr>
              <w:t>PCBi</w:t>
            </w:r>
            <w:r>
              <w:rPr>
                <w:lang w:val="en-US"/>
              </w:rPr>
              <w:t xml:space="preserve"> contamination in the Gironde, Loire and Seine estuaries from 19</w:t>
            </w:r>
            <w:r>
              <w:rPr>
                <w:lang w:val="en-US"/>
              </w:rPr>
              <w:t>88</w:t>
            </w:r>
            <w:r>
              <w:rPr>
                <w:lang w:val="en-US"/>
              </w:rPr>
              <w:t xml:space="preserve">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34EDC41D"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401E1C">
              <w:rPr>
                <w:noProof/>
                <w:lang w:val="en-US"/>
              </w:rPr>
              <w:t>5</w:t>
            </w:r>
            <w:r>
              <w:fldChar w:fldCharType="end"/>
            </w:r>
            <w:r w:rsidRPr="00D46CCE">
              <w:rPr>
                <w:lang w:val="en-US"/>
              </w:rPr>
              <w:t xml:space="preserve"> </w:t>
            </w:r>
            <w:r w:rsidRPr="006928FA">
              <w:rPr>
                <w:lang w:val="en-US"/>
              </w:rPr>
              <w:t>–</w:t>
            </w:r>
            <w:r>
              <w:rPr>
                <w:lang w:val="en-US"/>
              </w:rPr>
              <w:t xml:space="preserve"> Long term evolution of </w:t>
            </w:r>
            <w:r>
              <w:rPr>
                <w:lang w:val="en-US"/>
              </w:rPr>
              <w:t>PCBi</w:t>
            </w:r>
            <w:r>
              <w:rPr>
                <w:lang w:val="en-US"/>
              </w:rPr>
              <w:t xml:space="preserve"> contamination in the Gironde, Loire and Seine estuaries, expressed as percentage deviation from current </w:t>
            </w:r>
            <w:r>
              <w:rPr>
                <w:lang w:val="en-US"/>
              </w:rPr>
              <w:t>ecotoxicological</w:t>
            </w:r>
            <w:r>
              <w:rPr>
                <w:lang w:val="en-US"/>
              </w:rPr>
              <w:t xml:space="preserve">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w:t>
      </w:r>
      <w:r w:rsidR="00FA2E40">
        <w:rPr>
          <w:lang w:val="en-US"/>
        </w:rPr>
        <w:t>(a dioxine-like congeners with higher toxicity)</w:t>
      </w:r>
      <w:r w:rsidR="00FA2E40">
        <w:rPr>
          <w:lang w:val="en-US"/>
        </w:rPr>
        <w:t>,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43DA0D69"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Pr>
                <w:noProof/>
                <w:lang w:val="en-US"/>
              </w:rPr>
              <w:t>6</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w:t>
            </w:r>
            <w:r>
              <w:rPr>
                <w:lang w:val="en-US"/>
              </w:rPr>
              <w:t xml:space="preserve"> contamination in the Gironde, Loire and Seine estuaries from </w:t>
            </w:r>
            <w:r>
              <w:rPr>
                <w:lang w:val="en-US"/>
              </w:rPr>
              <w:t>200</w:t>
            </w:r>
            <w:r>
              <w:rPr>
                <w:lang w:val="en-US"/>
              </w:rPr>
              <w:t xml:space="preserve">8 to 2024. Arrows indicate trends over </w:t>
            </w:r>
            <w:r>
              <w:rPr>
                <w:lang w:val="en-US"/>
              </w:rPr>
              <w:t>the full monitoring period</w:t>
            </w:r>
            <w:r>
              <w:rPr>
                <w:lang w:val="en-US"/>
              </w:rPr>
              <w:t xml:space="preserve"> (Spearman’s rank correlation test). Dashed horizontal lines represent current </w:t>
            </w:r>
            <w:r>
              <w:rPr>
                <w:lang w:val="en-US"/>
              </w:rPr>
              <w:t>sanitary</w:t>
            </w:r>
            <w:r>
              <w:rPr>
                <w:lang w:val="en-US"/>
              </w:rPr>
              <w:t xml:space="preserve"> thresholds</w:t>
            </w:r>
            <w:r>
              <w:rPr>
                <w:lang w:val="en-US"/>
              </w:rPr>
              <w:t>.</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1F414B50"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Pr="00401E1C">
              <w:rPr>
                <w:noProof/>
                <w:lang w:val="en-US"/>
              </w:rPr>
              <w:t>7</w:t>
            </w:r>
            <w:r>
              <w:fldChar w:fldCharType="end"/>
            </w:r>
            <w:r w:rsidRPr="00401E1C">
              <w:rPr>
                <w:lang w:val="en-US"/>
              </w:rPr>
              <w:t xml:space="preserve"> </w:t>
            </w:r>
            <w:r w:rsidRPr="006928FA">
              <w:rPr>
                <w:lang w:val="en-US"/>
              </w:rPr>
              <w:t>–</w:t>
            </w:r>
            <w:r>
              <w:rPr>
                <w:lang w:val="en-US"/>
              </w:rPr>
              <w:t xml:space="preserve"> </w:t>
            </w:r>
            <w:r>
              <w:rPr>
                <w:lang w:val="en-US"/>
              </w:rPr>
              <w:t>Percentage of deviation from current sanitary threshold</w:t>
            </w:r>
            <w:r>
              <w:rPr>
                <w:lang w:val="en-US"/>
              </w:rPr>
              <w:t xml:space="preserve"> in the Gironde, Loire and Seine estuaries</w:t>
            </w:r>
            <w:r>
              <w:rPr>
                <w:lang w:val="en-US"/>
              </w:rPr>
              <w:t xml:space="preserve"> </w:t>
            </w:r>
            <w:r>
              <w:rPr>
                <w:lang w:val="en-US"/>
              </w:rPr>
              <w:t>over the full monitoring period</w:t>
            </w:r>
            <w:r w:rsidR="00930D26">
              <w:rPr>
                <w:lang w:val="en-US"/>
              </w:rPr>
              <w:t xml:space="preserve"> for the </w:t>
            </w:r>
            <w:r w:rsidR="00930D26">
              <w:rPr>
                <w:lang w:val="en-US"/>
              </w:rPr>
              <w:t>sum</w:t>
            </w:r>
            <w:r w:rsidR="00930D26">
              <w:rPr>
                <w:lang w:val="en-US"/>
              </w:rPr>
              <w:t xml:space="preserve"> of</w:t>
            </w:r>
            <w:r w:rsidR="00930D26">
              <w:rPr>
                <w:lang w:val="en-US"/>
              </w:rPr>
              <w:t xml:space="preserve"> dioxin</w:t>
            </w:r>
            <w:r w:rsidR="00930D26">
              <w:rPr>
                <w:lang w:val="en-US"/>
              </w:rPr>
              <w:t>s</w:t>
            </w:r>
            <w:r w:rsidR="00930D26">
              <w:rPr>
                <w:lang w:val="en-US"/>
              </w:rPr>
              <w:t xml:space="preserve"> and dioxin-like compound</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sanitary threshold</w:t>
      </w:r>
      <w:r w:rsidR="00930D26">
        <w:rPr>
          <w:lang w:val="en-US"/>
        </w:rPr>
        <w:t xml:space="preserve">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 xml:space="preserve">ing trend in </w:t>
      </w:r>
      <w:r>
        <w:rPr>
          <w:lang w:val="en-US"/>
        </w:rPr>
        <w:t>dioxin</w:t>
      </w:r>
      <w:r>
        <w:rPr>
          <w:lang w:val="en-US"/>
        </w:rPr>
        <w:t>s</w:t>
      </w:r>
      <w:r>
        <w:rPr>
          <w:lang w:val="en-US"/>
        </w:rPr>
        <w:t xml:space="preserve"> and dioxin-like compound concentrations</w:t>
      </w:r>
      <w:r>
        <w:rPr>
          <w:lang w:val="en-US"/>
        </w:rPr>
        <w:t xml:space="preserve">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965482F" w14:textId="0E06ED69" w:rsidR="00972B0B" w:rsidRDefault="00972B0B" w:rsidP="00972B0B">
      <w:pPr>
        <w:pStyle w:val="Titre4"/>
        <w:rPr>
          <w:lang w:val="en-US"/>
        </w:rPr>
      </w:pPr>
      <w:r>
        <w:rPr>
          <w:lang w:val="en-US"/>
        </w:rPr>
        <w:t>Organochlorine pesticides</w:t>
      </w:r>
    </w:p>
    <w:p w14:paraId="3ACE9CED" w14:textId="15F9DBFB" w:rsidR="00972B0B" w:rsidRDefault="00972B0B" w:rsidP="00972B0B">
      <w:pPr>
        <w:rPr>
          <w:lang w:val="en-US"/>
        </w:rPr>
      </w:pPr>
      <w:r>
        <w:rPr>
          <w:noProof/>
          <w:lang w:val="en-US"/>
        </w:rPr>
        <w:drawing>
          <wp:inline distT="0" distB="0" distL="0" distR="0" wp14:anchorId="24A47476" wp14:editId="79455E77">
            <wp:extent cx="2482575" cy="2482575"/>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2575" cy="2482575"/>
                    </a:xfrm>
                    <a:prstGeom prst="rect">
                      <a:avLst/>
                    </a:prstGeom>
                  </pic:spPr>
                </pic:pic>
              </a:graphicData>
            </a:graphic>
          </wp:inline>
        </w:drawing>
      </w:r>
      <w:r>
        <w:rPr>
          <w:noProof/>
          <w:lang w:val="en-US"/>
        </w:rPr>
        <w:drawing>
          <wp:inline distT="0" distB="0" distL="0" distR="0" wp14:anchorId="0B8DCE82" wp14:editId="560588C2">
            <wp:extent cx="2512205" cy="2512205"/>
            <wp:effectExtent l="0" t="0" r="2540" b="254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12205" cy="2512205"/>
                    </a:xfrm>
                    <a:prstGeom prst="rect">
                      <a:avLst/>
                    </a:prstGeom>
                  </pic:spPr>
                </pic:pic>
              </a:graphicData>
            </a:graphic>
          </wp:inline>
        </w:drawing>
      </w:r>
    </w:p>
    <w:p w14:paraId="4C210A14" w14:textId="1F350E46" w:rsidR="007D6C9A" w:rsidRDefault="00CD074E" w:rsidP="007D6C9A">
      <w:pPr>
        <w:pStyle w:val="Paragraphedeliste"/>
        <w:numPr>
          <w:ilvl w:val="0"/>
          <w:numId w:val="5"/>
        </w:numPr>
      </w:pPr>
      <w:r w:rsidRPr="00CD074E">
        <w:t>Tendances à long terme s</w:t>
      </w:r>
      <w:r>
        <w:t>ignificativement décroissa</w:t>
      </w:r>
      <w:r w:rsidR="007D6C9A">
        <w:t>ntes pour tous les estuaires et pesticides</w:t>
      </w:r>
    </w:p>
    <w:p w14:paraId="51715238" w14:textId="5E144D00" w:rsidR="007D6C9A" w:rsidRDefault="007D6C9A" w:rsidP="007D6C9A">
      <w:pPr>
        <w:pStyle w:val="Paragraphedeliste"/>
        <w:numPr>
          <w:ilvl w:val="0"/>
          <w:numId w:val="5"/>
        </w:numPr>
      </w:pPr>
      <w:r>
        <w:t>Tous actuellement en dessous des normes environnementales, mais au dessus avant 1995-2000 pour le lindane pour tous les estuaires</w:t>
      </w:r>
    </w:p>
    <w:p w14:paraId="2D78F338" w14:textId="2503D5FD" w:rsidR="006B271C" w:rsidRPr="00CD074E" w:rsidRDefault="007D6C9A" w:rsidP="007D6C9A">
      <w:pPr>
        <w:pStyle w:val="Paragraphedeliste"/>
        <w:numPr>
          <w:ilvl w:val="0"/>
          <w:numId w:val="5"/>
        </w:numPr>
      </w:pPr>
      <w:r>
        <w:t>Tendance récente stable ou décroissante autour de zéro</w:t>
      </w:r>
      <w:r w:rsidR="006B271C" w:rsidRPr="00CD074E">
        <w:br w:type="page"/>
      </w:r>
    </w:p>
    <w:p w14:paraId="263CAB00" w14:textId="77777777" w:rsidR="000021F0" w:rsidRDefault="000021F0" w:rsidP="000021F0">
      <w:pPr>
        <w:pStyle w:val="Titre4"/>
        <w:rPr>
          <w:lang w:val="en-US"/>
        </w:rPr>
      </w:pPr>
      <w:r>
        <w:rPr>
          <w:lang w:val="en-US"/>
        </w:rPr>
        <w:lastRenderedPageBreak/>
        <w:t>Tributyltin cation</w:t>
      </w:r>
    </w:p>
    <w:p w14:paraId="286F2A65" w14:textId="77777777" w:rsidR="007D6C9A" w:rsidRDefault="000021F0" w:rsidP="006D7081">
      <w:pPr>
        <w:rPr>
          <w:lang w:val="en-US"/>
        </w:rPr>
      </w:pPr>
      <w:r>
        <w:rPr>
          <w:noProof/>
          <w:lang w:val="en-US"/>
        </w:rPr>
        <w:drawing>
          <wp:inline distT="0" distB="0" distL="0" distR="0" wp14:anchorId="39B4D2CC" wp14:editId="6907B054">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5985B92E" wp14:editId="7219C29C">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4AD15F79" w14:textId="77777777" w:rsidR="007D6C9A" w:rsidRPr="007D6C9A" w:rsidRDefault="007D6C9A" w:rsidP="007D6C9A">
      <w:pPr>
        <w:pStyle w:val="Paragraphedeliste"/>
        <w:numPr>
          <w:ilvl w:val="0"/>
          <w:numId w:val="5"/>
        </w:numPr>
        <w:rPr>
          <w:i/>
          <w:iCs/>
        </w:rPr>
      </w:pPr>
      <w:r w:rsidRPr="007D6C9A">
        <w:t xml:space="preserve">Emergent, étude de la période récente </w:t>
      </w:r>
      <w:r>
        <w:t>seulement</w:t>
      </w:r>
    </w:p>
    <w:p w14:paraId="6276F739" w14:textId="00DB7B6F" w:rsidR="007D6C9A" w:rsidRPr="007D6C9A" w:rsidRDefault="007D6C9A" w:rsidP="007D6C9A">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7B155D09" w14:textId="77777777" w:rsidR="007D6C9A" w:rsidRPr="007D6C9A" w:rsidRDefault="007D6C9A" w:rsidP="007D6C9A">
      <w:pPr>
        <w:pStyle w:val="Paragraphedeliste"/>
        <w:numPr>
          <w:ilvl w:val="0"/>
          <w:numId w:val="5"/>
        </w:numPr>
        <w:rPr>
          <w:i/>
          <w:iCs/>
        </w:rPr>
      </w:pPr>
      <w:r>
        <w:t>Des dépassements ponctuels en Seine avec des valeurs autour de 0.5 à 1.25 fois la norme</w:t>
      </w:r>
    </w:p>
    <w:p w14:paraId="29336535" w14:textId="62DD3CD6" w:rsidR="000021F0" w:rsidRPr="007D6C9A" w:rsidRDefault="007D6C9A" w:rsidP="007D6C9A">
      <w:pPr>
        <w:pStyle w:val="Paragraphedeliste"/>
        <w:numPr>
          <w:ilvl w:val="0"/>
          <w:numId w:val="5"/>
        </w:numPr>
        <w:rPr>
          <w:i/>
          <w:iCs/>
        </w:rPr>
      </w:pPr>
      <w:r>
        <w:t>Des niveaux faibles (0-0.5 fois la norme) et pas de tendance d’évolution en Gironde</w:t>
      </w:r>
      <w:r w:rsidR="000021F0" w:rsidRPr="007D6C9A">
        <w:br w:type="page"/>
      </w:r>
    </w:p>
    <w:p w14:paraId="71145A3C" w14:textId="513995C4" w:rsidR="006B271C" w:rsidRDefault="006B271C" w:rsidP="006B271C">
      <w:pPr>
        <w:pStyle w:val="Titre4"/>
        <w:rPr>
          <w:lang w:val="en-US"/>
        </w:rPr>
      </w:pPr>
      <w:r>
        <w:rPr>
          <w:lang w:val="en-US"/>
        </w:rPr>
        <w:lastRenderedPageBreak/>
        <w:t>Polycyclic aromatic hydrocarbon (PAH)</w:t>
      </w:r>
    </w:p>
    <w:p w14:paraId="459B79FA" w14:textId="7F67C1DE" w:rsidR="006B271C" w:rsidRDefault="006B271C" w:rsidP="00972B0B">
      <w:pPr>
        <w:rPr>
          <w:lang w:val="en-US"/>
        </w:rPr>
      </w:pPr>
      <w:r>
        <w:rPr>
          <w:noProof/>
          <w:lang w:val="en-US"/>
        </w:rPr>
        <w:drawing>
          <wp:inline distT="0" distB="0" distL="0" distR="0" wp14:anchorId="2C800D59" wp14:editId="109C965E">
            <wp:extent cx="2850351"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50351" cy="4274319"/>
                    </a:xfrm>
                    <a:prstGeom prst="rect">
                      <a:avLst/>
                    </a:prstGeom>
                  </pic:spPr>
                </pic:pic>
              </a:graphicData>
            </a:graphic>
          </wp:inline>
        </w:drawing>
      </w:r>
      <w:r>
        <w:rPr>
          <w:noProof/>
          <w:lang w:val="en-US"/>
        </w:rPr>
        <w:drawing>
          <wp:inline distT="0" distB="0" distL="0" distR="0" wp14:anchorId="13430EB0" wp14:editId="22F19C31">
            <wp:extent cx="2899761"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99761" cy="4348413"/>
                    </a:xfrm>
                    <a:prstGeom prst="rect">
                      <a:avLst/>
                    </a:prstGeom>
                  </pic:spPr>
                </pic:pic>
              </a:graphicData>
            </a:graphic>
          </wp:inline>
        </w:drawing>
      </w:r>
    </w:p>
    <w:p w14:paraId="4A854FB8" w14:textId="002D2CB1" w:rsidR="006B271C" w:rsidRDefault="006B271C" w:rsidP="00972B0B">
      <w:pPr>
        <w:rPr>
          <w:lang w:val="en-US"/>
        </w:rPr>
      </w:pPr>
      <w:r>
        <w:rPr>
          <w:noProof/>
          <w:lang w:val="en-US"/>
        </w:rPr>
        <w:drawing>
          <wp:inline distT="0" distB="0" distL="0" distR="0" wp14:anchorId="4F655423" wp14:editId="7B3CF64E">
            <wp:extent cx="2860079" cy="2860079"/>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63789" cy="2863789"/>
                    </a:xfrm>
                    <a:prstGeom prst="rect">
                      <a:avLst/>
                    </a:prstGeom>
                  </pic:spPr>
                </pic:pic>
              </a:graphicData>
            </a:graphic>
          </wp:inline>
        </w:drawing>
      </w:r>
      <w:r w:rsidR="00903ECD">
        <w:rPr>
          <w:noProof/>
          <w:lang w:val="en-US"/>
        </w:rPr>
        <w:drawing>
          <wp:inline distT="0" distB="0" distL="0" distR="0" wp14:anchorId="60183147" wp14:editId="3FD935D5">
            <wp:extent cx="2886315" cy="2886315"/>
            <wp:effectExtent l="0" t="0" r="9525"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6315" cy="2886315"/>
                    </a:xfrm>
                    <a:prstGeom prst="rect">
                      <a:avLst/>
                    </a:prstGeom>
                  </pic:spPr>
                </pic:pic>
              </a:graphicData>
            </a:graphic>
          </wp:inline>
        </w:drawing>
      </w:r>
    </w:p>
    <w:p w14:paraId="0E4D2EB7" w14:textId="349D37E3" w:rsidR="00A75613" w:rsidRDefault="00A75613" w:rsidP="00A75613">
      <w:pPr>
        <w:pStyle w:val="Paragraphedeliste"/>
        <w:numPr>
          <w:ilvl w:val="0"/>
          <w:numId w:val="5"/>
        </w:numPr>
      </w:pPr>
      <w:r w:rsidRPr="00A75613">
        <w:t>Toujours en dessous des n</w:t>
      </w:r>
      <w:r>
        <w:t>ormes pour tous les estuaires</w:t>
      </w:r>
    </w:p>
    <w:p w14:paraId="0E75C860" w14:textId="344CA252" w:rsidR="00A75613" w:rsidRDefault="00A75613" w:rsidP="00A75613">
      <w:pPr>
        <w:pStyle w:val="Paragraphedeliste"/>
        <w:numPr>
          <w:ilvl w:val="0"/>
          <w:numId w:val="5"/>
        </w:numPr>
      </w:pPr>
      <w:r>
        <w:t>Seine plus contaminée que les autres estuaires pour tous les PAH, niveaux similaires en Loire et Seine</w:t>
      </w:r>
    </w:p>
    <w:p w14:paraId="595CEE3D" w14:textId="77777777" w:rsidR="00A75613" w:rsidRDefault="00A75613" w:rsidP="00A75613">
      <w:pPr>
        <w:pStyle w:val="Paragraphedeliste"/>
        <w:numPr>
          <w:ilvl w:val="0"/>
          <w:numId w:val="5"/>
        </w:numPr>
      </w:pPr>
      <w:r>
        <w:t>Tendances récentes et à long terme montrent une diminution significative ou une stagnation pour tous les contaminants et estuaires</w:t>
      </w:r>
    </w:p>
    <w:p w14:paraId="3148373E" w14:textId="3F1FD9B3" w:rsidR="006B271C" w:rsidRPr="00A75613" w:rsidRDefault="00A75613" w:rsidP="00A75613">
      <w:pPr>
        <w:pStyle w:val="Paragraphedeliste"/>
        <w:numPr>
          <w:ilvl w:val="0"/>
          <w:numId w:val="5"/>
        </w:numPr>
      </w:pPr>
      <w:r>
        <w:t>On observe un</w:t>
      </w:r>
      <w:r w:rsidR="00E9626D">
        <w:t>e</w:t>
      </w:r>
      <w:r>
        <w:t xml:space="preserve"> tendance significative à l’augmentation en Gironde en Anthracène mais pour des niveaux très faibles (de 0.05 à 0.2 fois la norme) </w:t>
      </w:r>
      <w:r w:rsidR="006B271C" w:rsidRPr="00A75613">
        <w:br w:type="page"/>
      </w:r>
    </w:p>
    <w:p w14:paraId="053114A5" w14:textId="0FBC4F15" w:rsidR="001A0EA1" w:rsidRDefault="001A0EA1" w:rsidP="001A0EA1">
      <w:pPr>
        <w:pStyle w:val="Titre4"/>
        <w:rPr>
          <w:lang w:val="en-US"/>
        </w:rPr>
      </w:pPr>
      <w:r>
        <w:rPr>
          <w:lang w:val="en-US"/>
        </w:rPr>
        <w:lastRenderedPageBreak/>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7A4E8892" w:rsidR="006D7081" w:rsidRDefault="00E9626D" w:rsidP="00A75613">
      <w:pPr>
        <w:pStyle w:val="Paragraphedeliste"/>
        <w:numPr>
          <w:ilvl w:val="0"/>
          <w:numId w:val="5"/>
        </w:numPr>
      </w:pPr>
      <w:r>
        <w:t>Les retardateurs de flammes bromés ne sont suivis que depuis 2008 et l</w:t>
      </w:r>
      <w:r w:rsidR="00A75613" w:rsidRPr="00A75613">
        <w:t xml:space="preserve">es </w:t>
      </w:r>
      <w:r w:rsidRPr="00A75613">
        <w:t>isomères</w:t>
      </w:r>
      <w:r w:rsidR="00A75613" w:rsidRPr="00A75613">
        <w:t xml:space="preserve"> beta et g</w:t>
      </w:r>
      <w:r w:rsidR="00A75613">
        <w:t>amma de l’HBCDD ne sont suivis que depuis 2018</w:t>
      </w:r>
      <w:r>
        <w:t>. Les tendances à long terme portent donc sur des périodes de 2 ans</w:t>
      </w:r>
    </w:p>
    <w:p w14:paraId="4E534884" w14:textId="0384A844" w:rsidR="00E9626D" w:rsidRDefault="00E9626D" w:rsidP="00A75613">
      <w:pPr>
        <w:pStyle w:val="Paragraphedeliste"/>
        <w:numPr>
          <w:ilvl w:val="0"/>
          <w:numId w:val="5"/>
        </w:numPr>
      </w:pPr>
      <w:r>
        <w:t>Tous les isomères de HBCDD sont en dessous des normes environnementales et à des niveaux stables et très faibles (0 à 1.75 fois la norme) pour tous les estuaires. On n’observe pas de tendance d’évolution sauf une augmentation en Loire mais étant donné la courte période et les niveaux très faible on n’en tiendra pas compte</w:t>
      </w:r>
    </w:p>
    <w:p w14:paraId="1337FD91" w14:textId="473A53D6" w:rsidR="00E9626D" w:rsidRPr="00A75613" w:rsidRDefault="00E9626D" w:rsidP="00A75613">
      <w:pPr>
        <w:pStyle w:val="Paragraphedeliste"/>
        <w:numPr>
          <w:ilvl w:val="0"/>
          <w:numId w:val="5"/>
        </w:numPr>
      </w:pPr>
      <w:r>
        <w:t>Tous les estuaires sont bien au-dessus des normes environnementales pour les PBDE (</w:t>
      </w:r>
      <w:r w:rsidR="002A6409">
        <w:t>4 et 5 fois la norme en Gironde et Loire respectivement, 17 fois la norme en Seine)</w:t>
      </w:r>
    </w:p>
    <w:p w14:paraId="253A25AE" w14:textId="25F342F1" w:rsidR="006D7081" w:rsidRDefault="006D7081" w:rsidP="006D7081">
      <w:pPr>
        <w:pStyle w:val="Titre4"/>
        <w:rPr>
          <w:lang w:val="en-US"/>
        </w:rPr>
      </w:pPr>
      <w:r>
        <w:rPr>
          <w:lang w:val="en-US"/>
        </w:rPr>
        <w:t>Perfluorinated compound: PFOS</w:t>
      </w:r>
    </w:p>
    <w:p w14:paraId="4ACD27AD" w14:textId="2D3C77A5" w:rsidR="00B666F8" w:rsidRDefault="006D7081">
      <w:pPr>
        <w:rPr>
          <w:lang w:val="en-US"/>
        </w:rPr>
      </w:pPr>
      <w:r>
        <w:rPr>
          <w:noProof/>
          <w:lang w:val="en-US"/>
        </w:rPr>
        <w:drawing>
          <wp:inline distT="0" distB="0" distL="0" distR="0" wp14:anchorId="5A612DEE" wp14:editId="5DC01C74">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sidR="00C325A0">
        <w:rPr>
          <w:noProof/>
          <w:lang w:val="en-US"/>
        </w:rPr>
        <w:drawing>
          <wp:inline distT="0" distB="0" distL="0" distR="0" wp14:anchorId="03C6B5D5" wp14:editId="55FDD31E">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5120DF2F" w14:textId="1C34AB0A" w:rsidR="00C325A0" w:rsidRDefault="00B666F8" w:rsidP="00C325A0">
      <w:pPr>
        <w:pStyle w:val="Paragraphedeliste"/>
        <w:numPr>
          <w:ilvl w:val="0"/>
          <w:numId w:val="5"/>
        </w:numPr>
      </w:pPr>
      <w:r w:rsidRPr="007D6C9A">
        <w:t xml:space="preserve">Emergent, étude de la période récente </w:t>
      </w:r>
      <w:r>
        <w:t>seulement</w:t>
      </w:r>
      <w:r w:rsidRPr="00B666F8">
        <w:t xml:space="preserve"> </w:t>
      </w:r>
      <w:r w:rsidR="00C325A0">
        <w:t>(depuis 2010)</w:t>
      </w:r>
    </w:p>
    <w:p w14:paraId="7A70FAF9" w14:textId="64CB5B56" w:rsidR="00C325A0" w:rsidRPr="007D6C9A" w:rsidRDefault="00C325A0" w:rsidP="00C325A0">
      <w:pPr>
        <w:pStyle w:val="Paragraphedeliste"/>
        <w:numPr>
          <w:ilvl w:val="0"/>
          <w:numId w:val="5"/>
        </w:numPr>
        <w:rPr>
          <w:i/>
          <w:iCs/>
        </w:rPr>
      </w:pPr>
      <w:r>
        <w:t>En dessous de la norme pour tous les estuaires (0.1 à 0.2 fois la norme)</w:t>
      </w:r>
    </w:p>
    <w:p w14:paraId="6FCC7B92" w14:textId="24229984" w:rsidR="001A0EA1" w:rsidRPr="00B666F8" w:rsidRDefault="00C325A0" w:rsidP="00C325A0">
      <w:pPr>
        <w:pStyle w:val="Paragraphedeliste"/>
        <w:numPr>
          <w:ilvl w:val="0"/>
          <w:numId w:val="5"/>
        </w:numPr>
      </w:pPr>
      <w:r>
        <w:t>Pas de tendance d’évolution récente</w:t>
      </w:r>
      <w:r w:rsidR="001A0EA1" w:rsidRPr="00B666F8">
        <w:br w:type="page"/>
      </w:r>
    </w:p>
    <w:p w14:paraId="07BA4381" w14:textId="77777777" w:rsidR="001A0EA1" w:rsidRPr="00B666F8" w:rsidRDefault="001A0EA1" w:rsidP="001A0EA1"/>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9"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41"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2"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A7006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0"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A7006F"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A7006F"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0"/>
    <w:p w14:paraId="06DA8CE9" w14:textId="4596FC88" w:rsidR="00465724" w:rsidRDefault="00465724" w:rsidP="00465724">
      <w:pPr>
        <w:pStyle w:val="Titre2"/>
        <w:rPr>
          <w:lang w:val="en-US"/>
        </w:rPr>
      </w:pPr>
      <w:r>
        <w:rPr>
          <w:lang w:val="en-US"/>
        </w:rPr>
        <w:lastRenderedPageBreak/>
        <w:t>References</w:t>
      </w:r>
    </w:p>
    <w:p w14:paraId="660E245A" w14:textId="77777777" w:rsidR="002A15DD" w:rsidRPr="002A15DD" w:rsidRDefault="00C54F3C" w:rsidP="002A15DD">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2A15DD" w:rsidRPr="002A15DD">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2A15DD" w:rsidRPr="002A15DD">
        <w:rPr>
          <w:rFonts w:ascii="Calibri Light" w:hAnsi="Calibri Light" w:cs="Calibri Light"/>
          <w:lang w:val="en-US"/>
        </w:rPr>
        <w:t>Available at: https://archimer.ifremer.fr/doc/00887/99923/118418.pdf (Accessed: 9 July 2025).</w:t>
      </w:r>
    </w:p>
    <w:p w14:paraId="4795888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4EA2A7B6"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5108CBB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597BA962"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2A15DD">
        <w:rPr>
          <w:rFonts w:ascii="Calibri Light" w:hAnsi="Calibri Light" w:cs="Calibri Light"/>
          <w:lang w:val="en-US"/>
        </w:rPr>
        <w:t>Available at: https://professionnels.ofb.fr/fr/doc/selection-dun-indicateur-dce-faune-benthique-invertebree-adapte-aux-estuaires (Accessed: 8 July 2025).</w:t>
      </w:r>
    </w:p>
    <w:p w14:paraId="781DEB2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Fouet, M., Blanchet, H. and Lepage, M. (2020) Intercalibration of biological elements for French transitional water bodies: benthic invertebrates. Water framework directive.</w:t>
      </w:r>
    </w:p>
    <w:p w14:paraId="2ED2BC6A"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lang w:val="en-US"/>
        </w:rPr>
        <w:t xml:space="preserve">Hawker, D.W. and Connell, D.W. (1988) ‘Octanol-water partition coefficients of polychlorinated biphenyl congeners’, Environmental Science &amp; Technology, 22(4), pp. 382–387. </w:t>
      </w:r>
      <w:r w:rsidRPr="002A15DD">
        <w:rPr>
          <w:rFonts w:ascii="Calibri Light" w:hAnsi="Calibri Light" w:cs="Calibri Light"/>
        </w:rPr>
        <w:t>Available at: https://doi.org/10.1021/es00169a004.</w:t>
      </w:r>
    </w:p>
    <w:p w14:paraId="6592FD8E"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fremer (2021) 20 ans de suivi de la contamination chimique des eaux côtières méditerranéennes : Résultats et perspectives. </w:t>
      </w:r>
      <w:r w:rsidRPr="002A15DD">
        <w:rPr>
          <w:rFonts w:ascii="Calibri Light" w:hAnsi="Calibri Light" w:cs="Calibri Light"/>
          <w:lang w:val="en-US"/>
        </w:rPr>
        <w:t>Available at: https://archimer.ifremer.fr/doc/00673/78554/80744.pdf (Accessed: 2 July 2025).</w:t>
      </w:r>
    </w:p>
    <w:p w14:paraId="531622A0"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133B3F8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2A15DD">
        <w:rPr>
          <w:rFonts w:ascii="Calibri Light" w:hAnsi="Calibri Light" w:cs="Calibri Light"/>
          <w:lang w:val="en-US"/>
        </w:rPr>
        <w:t>Available at: https://www.ineris.fr/sites/ineris.fr/files/contribution/Documents/Suivi%20des%20travaux%20OSPAR%20%7B6%7Dsubstances%20dangereuses%7B6%7D%20v1.pdf.</w:t>
      </w:r>
    </w:p>
    <w:p w14:paraId="62FFD02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2A15DD">
        <w:rPr>
          <w:rFonts w:ascii="Calibri Light" w:hAnsi="Calibri Light" w:cs="Calibri Light"/>
          <w:lang w:val="en-US"/>
        </w:rPr>
        <w:t>Available at: https://www.legifrance.gouv.fr/jorf/id/JORFTEXT000048347187 (Accessed: 2 July 2025).</w:t>
      </w:r>
    </w:p>
    <w:p w14:paraId="0AE0C93A"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2A15DD">
        <w:rPr>
          <w:rFonts w:ascii="Calibri Light" w:hAnsi="Calibri Light" w:cs="Calibri Light"/>
          <w:lang w:val="en-US"/>
        </w:rPr>
        <w:t>Available at: https://www.legifrance.gouv.fr/jorf/id/JORFSCTA000048347211?utm_source=chatgpt.com (Accessed: 17 May 2025).</w:t>
      </w:r>
    </w:p>
    <w:p w14:paraId="6C9468DF"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van Loon, W.M.G.M. et al. (2015) ‘Application of the Benthic Ecosystem Quality Index 2 to benthos in Dutch transitional and coastal waters’, Journal of Sea Research, 103, pp. 1–13. Available at: https://doi.org/10.1016/j.seares.2015.05.002.</w:t>
      </w:r>
    </w:p>
    <w:p w14:paraId="148812B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lastRenderedPageBreak/>
        <w:t>OSPAR (2023a) Status and trend for heavy metals (Mercury, Cadmium and Lead) in fish, shellfish and sediment. Available at: https://oap.ospar.org/en/ospar-assessments/quality-status-reports/qsr-2023/indicator-assessments/heavy-metals-biota-sediment/ (Accessed: 3 July 2025).</w:t>
      </w:r>
    </w:p>
    <w:p w14:paraId="43420EDB"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5840B96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4614A59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6588387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lorence Mounier" w:date="2025-07-23T15:23:00Z" w:initials="FM">
    <w:p w14:paraId="2D051686" w14:textId="6A51FED0" w:rsidR="00D37BDC" w:rsidRPr="00D37BDC" w:rsidRDefault="00D37BDC" w:rsidP="00D37BDC">
      <w:pPr>
        <w:pStyle w:val="Titre1"/>
        <w:shd w:val="clear" w:color="auto" w:fill="FFFFFF"/>
        <w:spacing w:before="0" w:after="600" w:line="675" w:lineRule="atLeast"/>
        <w:rPr>
          <w:rFonts w:ascii="DMSans-Regular" w:hAnsi="DMSans-Regular" w:cs="Times New Roman"/>
          <w:color w:val="153561"/>
          <w:sz w:val="53"/>
          <w:szCs w:val="53"/>
        </w:rPr>
      </w:pPr>
      <w:r>
        <w:rPr>
          <w:rStyle w:val="Marquedecommentaire"/>
        </w:rPr>
        <w:annotationRef/>
      </w:r>
      <w:r>
        <w:t>Demande document 23/07/2025</w:t>
      </w:r>
      <w:r>
        <w:br/>
        <w:t xml:space="preserve">Ifremer (2025) Emergent’Sea. </w:t>
      </w:r>
      <w:r>
        <w:rPr>
          <w:rFonts w:ascii="DMSans-Regular" w:hAnsi="DMSans-Regular"/>
          <w:color w:val="153561"/>
          <w:sz w:val="53"/>
          <w:szCs w:val="53"/>
        </w:rPr>
        <w:t>Recherche des substances d’intérêt émergent en milieu marin</w:t>
      </w:r>
      <w:r>
        <w:t xml:space="preserve"> </w:t>
      </w:r>
      <w:r w:rsidRPr="00D37BDC">
        <w:t>https://archimer.ifremer.fr/doc/00956/1067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51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B7D06" w16cex:dateUtc="2025-07-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51686" w16cid:durableId="2C2B7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MSans-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130C"/>
    <w:rsid w:val="000237EB"/>
    <w:rsid w:val="00032182"/>
    <w:rsid w:val="0004529B"/>
    <w:rsid w:val="00063BA5"/>
    <w:rsid w:val="00085D1F"/>
    <w:rsid w:val="00094719"/>
    <w:rsid w:val="00095336"/>
    <w:rsid w:val="000A059E"/>
    <w:rsid w:val="000B09DF"/>
    <w:rsid w:val="000B2A77"/>
    <w:rsid w:val="000C188A"/>
    <w:rsid w:val="000D2D7D"/>
    <w:rsid w:val="000E0CEC"/>
    <w:rsid w:val="000E2A62"/>
    <w:rsid w:val="000F0D31"/>
    <w:rsid w:val="000F1D3E"/>
    <w:rsid w:val="000F3CC9"/>
    <w:rsid w:val="000F6FCC"/>
    <w:rsid w:val="00110E2A"/>
    <w:rsid w:val="001478DF"/>
    <w:rsid w:val="00147F5F"/>
    <w:rsid w:val="00151637"/>
    <w:rsid w:val="001569FB"/>
    <w:rsid w:val="001A0EA1"/>
    <w:rsid w:val="001A2571"/>
    <w:rsid w:val="001C6ED4"/>
    <w:rsid w:val="001E093B"/>
    <w:rsid w:val="001F1554"/>
    <w:rsid w:val="002143F0"/>
    <w:rsid w:val="00240D12"/>
    <w:rsid w:val="00244287"/>
    <w:rsid w:val="0024672A"/>
    <w:rsid w:val="0026427C"/>
    <w:rsid w:val="00271541"/>
    <w:rsid w:val="002827C3"/>
    <w:rsid w:val="0028291D"/>
    <w:rsid w:val="002945E4"/>
    <w:rsid w:val="002A0782"/>
    <w:rsid w:val="002A15DD"/>
    <w:rsid w:val="002A6409"/>
    <w:rsid w:val="002A737B"/>
    <w:rsid w:val="002B03BF"/>
    <w:rsid w:val="002C09A8"/>
    <w:rsid w:val="002F1945"/>
    <w:rsid w:val="002F2BAC"/>
    <w:rsid w:val="003014C0"/>
    <w:rsid w:val="003050B3"/>
    <w:rsid w:val="00310BA7"/>
    <w:rsid w:val="00326D17"/>
    <w:rsid w:val="00334CEA"/>
    <w:rsid w:val="00343061"/>
    <w:rsid w:val="003509D8"/>
    <w:rsid w:val="003802E0"/>
    <w:rsid w:val="00383BC4"/>
    <w:rsid w:val="003B5960"/>
    <w:rsid w:val="003C39E2"/>
    <w:rsid w:val="003F66AA"/>
    <w:rsid w:val="00401E1C"/>
    <w:rsid w:val="00404BE6"/>
    <w:rsid w:val="00405362"/>
    <w:rsid w:val="00410A8D"/>
    <w:rsid w:val="0041522F"/>
    <w:rsid w:val="0041738F"/>
    <w:rsid w:val="00421BE3"/>
    <w:rsid w:val="00424B20"/>
    <w:rsid w:val="00433849"/>
    <w:rsid w:val="0046158F"/>
    <w:rsid w:val="00462C82"/>
    <w:rsid w:val="00463D99"/>
    <w:rsid w:val="00465724"/>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7502"/>
    <w:rsid w:val="00677F76"/>
    <w:rsid w:val="00680C39"/>
    <w:rsid w:val="006928FA"/>
    <w:rsid w:val="006A0B7A"/>
    <w:rsid w:val="006A0F56"/>
    <w:rsid w:val="006A6E94"/>
    <w:rsid w:val="006A7D74"/>
    <w:rsid w:val="006B271C"/>
    <w:rsid w:val="006B4EB3"/>
    <w:rsid w:val="006B605D"/>
    <w:rsid w:val="006C7684"/>
    <w:rsid w:val="006D02C9"/>
    <w:rsid w:val="006D7081"/>
    <w:rsid w:val="00706984"/>
    <w:rsid w:val="00713BF8"/>
    <w:rsid w:val="00733F00"/>
    <w:rsid w:val="0075007B"/>
    <w:rsid w:val="0077299A"/>
    <w:rsid w:val="00773628"/>
    <w:rsid w:val="007C34C0"/>
    <w:rsid w:val="007C7BFC"/>
    <w:rsid w:val="007D47F5"/>
    <w:rsid w:val="007D56D3"/>
    <w:rsid w:val="007D6C9A"/>
    <w:rsid w:val="007E1EC4"/>
    <w:rsid w:val="007F6650"/>
    <w:rsid w:val="00812FF1"/>
    <w:rsid w:val="00822B19"/>
    <w:rsid w:val="00833726"/>
    <w:rsid w:val="00855531"/>
    <w:rsid w:val="008675E5"/>
    <w:rsid w:val="00877260"/>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71257"/>
    <w:rsid w:val="00972B0B"/>
    <w:rsid w:val="0098070A"/>
    <w:rsid w:val="00986AE6"/>
    <w:rsid w:val="00995B75"/>
    <w:rsid w:val="009B24BC"/>
    <w:rsid w:val="009B6A98"/>
    <w:rsid w:val="009C5143"/>
    <w:rsid w:val="009C7026"/>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5613"/>
    <w:rsid w:val="00A7618A"/>
    <w:rsid w:val="00A84186"/>
    <w:rsid w:val="00A94A11"/>
    <w:rsid w:val="00AA07C3"/>
    <w:rsid w:val="00AB0606"/>
    <w:rsid w:val="00AB4A62"/>
    <w:rsid w:val="00AC186F"/>
    <w:rsid w:val="00AC363A"/>
    <w:rsid w:val="00AC65BE"/>
    <w:rsid w:val="00AD4D50"/>
    <w:rsid w:val="00AD67C0"/>
    <w:rsid w:val="00AF2E88"/>
    <w:rsid w:val="00AF3162"/>
    <w:rsid w:val="00B03138"/>
    <w:rsid w:val="00B057E0"/>
    <w:rsid w:val="00B30500"/>
    <w:rsid w:val="00B40707"/>
    <w:rsid w:val="00B53A8F"/>
    <w:rsid w:val="00B554DF"/>
    <w:rsid w:val="00B62D63"/>
    <w:rsid w:val="00B66267"/>
    <w:rsid w:val="00B66496"/>
    <w:rsid w:val="00B666F8"/>
    <w:rsid w:val="00B95DCB"/>
    <w:rsid w:val="00BA428C"/>
    <w:rsid w:val="00BB06E1"/>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A4530"/>
    <w:rsid w:val="00CB6EFA"/>
    <w:rsid w:val="00CC3799"/>
    <w:rsid w:val="00CC3C20"/>
    <w:rsid w:val="00CD074E"/>
    <w:rsid w:val="00CE410F"/>
    <w:rsid w:val="00CF4469"/>
    <w:rsid w:val="00CF55D7"/>
    <w:rsid w:val="00D0789C"/>
    <w:rsid w:val="00D35876"/>
    <w:rsid w:val="00D37BDC"/>
    <w:rsid w:val="00D42C87"/>
    <w:rsid w:val="00D46CCE"/>
    <w:rsid w:val="00D57050"/>
    <w:rsid w:val="00D8196B"/>
    <w:rsid w:val="00D86ABB"/>
    <w:rsid w:val="00D92C7B"/>
    <w:rsid w:val="00DA0216"/>
    <w:rsid w:val="00DA5EAC"/>
    <w:rsid w:val="00DA609C"/>
    <w:rsid w:val="00DA71CB"/>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62371"/>
    <w:rsid w:val="00E8033C"/>
    <w:rsid w:val="00E9626D"/>
    <w:rsid w:val="00EA235F"/>
    <w:rsid w:val="00EB7600"/>
    <w:rsid w:val="00EC2845"/>
    <w:rsid w:val="00ED3157"/>
    <w:rsid w:val="00ED651C"/>
    <w:rsid w:val="00ED74D7"/>
    <w:rsid w:val="00EE70FD"/>
    <w:rsid w:val="00EE7FEA"/>
    <w:rsid w:val="00F07362"/>
    <w:rsid w:val="00F16E4C"/>
    <w:rsid w:val="00F300FA"/>
    <w:rsid w:val="00F310DD"/>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vlit.ifremer.fr/Surveillance-du-littoral/Contaminants-chimiques/Contaminants-suivis" TargetMode="Externa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microsoft.com/office/2011/relationships/people" Target="people.xml"/><Relationship Id="rId8" Type="http://schemas.microsoft.com/office/2016/09/relationships/commentsIds" Target="commentsIds.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theme" Target="theme/theme1.xml"/><Relationship Id="rId10" Type="http://schemas.openxmlformats.org/officeDocument/2006/relationships/image" Target="media/image1.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78</TotalTime>
  <Pages>31</Pages>
  <Words>11920</Words>
  <Characters>65566</Characters>
  <Application>Microsoft Office Word</Application>
  <DocSecurity>0</DocSecurity>
  <Lines>546</Lines>
  <Paragraphs>1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70</cp:revision>
  <dcterms:created xsi:type="dcterms:W3CDTF">2025-04-25T12:20:00Z</dcterms:created>
  <dcterms:modified xsi:type="dcterms:W3CDTF">2025-07-2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